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DBE419" w14:textId="77777777" w:rsidR="0060689A" w:rsidRPr="00395EAE" w:rsidRDefault="0060689A" w:rsidP="00685BA5">
      <w:pPr>
        <w:ind w:firstLine="402"/>
        <w:rPr>
          <w:b/>
        </w:rPr>
      </w:pPr>
      <w:r>
        <w:rPr>
          <w:b/>
          <w:noProof/>
          <w:sz w:val="20"/>
        </w:rPr>
        <mc:AlternateContent>
          <mc:Choice Requires="wps">
            <w:drawing>
              <wp:anchor distT="0" distB="0" distL="114300" distR="114300" simplePos="0" relativeHeight="251659264" behindDoc="0" locked="0" layoutInCell="1" allowOverlap="1" wp14:anchorId="20E39956" wp14:editId="567E4C63">
                <wp:simplePos x="0" y="0"/>
                <wp:positionH relativeFrom="column">
                  <wp:posOffset>3647440</wp:posOffset>
                </wp:positionH>
                <wp:positionV relativeFrom="paragraph">
                  <wp:posOffset>-13335</wp:posOffset>
                </wp:positionV>
                <wp:extent cx="1750060" cy="579120"/>
                <wp:effectExtent l="12700" t="12065" r="8890" b="8890"/>
                <wp:wrapNone/>
                <wp:docPr id="41" name="文本框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0060" cy="57912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7A6BB2E" w14:textId="77777777" w:rsidR="006317CA" w:rsidRDefault="006317CA" w:rsidP="00F50F4D">
                            <w:pPr>
                              <w:spacing w:line="288" w:lineRule="auto"/>
                              <w:ind w:firstLineChars="0" w:firstLine="0"/>
                              <w:rPr>
                                <w:rFonts w:ascii="宋体" w:hAnsi="宋体"/>
                                <w:b/>
                              </w:rPr>
                            </w:pPr>
                            <w:r>
                              <w:rPr>
                                <w:rFonts w:ascii="宋体" w:hAnsi="宋体" w:hint="eastAsia"/>
                                <w:b/>
                              </w:rPr>
                              <w:t>单位</w:t>
                            </w:r>
                            <w:r w:rsidRPr="002028DB">
                              <w:rPr>
                                <w:rFonts w:ascii="宋体" w:hAnsi="宋体" w:hint="eastAsia"/>
                                <w:b/>
                              </w:rPr>
                              <w:t>代码：11414</w:t>
                            </w:r>
                          </w:p>
                          <w:p w14:paraId="5267D137" w14:textId="7B2BC03C" w:rsidR="006317CA" w:rsidRPr="002028DB" w:rsidRDefault="006317CA" w:rsidP="00F50F4D">
                            <w:pPr>
                              <w:spacing w:line="288" w:lineRule="auto"/>
                              <w:ind w:firstLineChars="0" w:firstLine="0"/>
                              <w:rPr>
                                <w:rFonts w:ascii="宋体" w:hAnsi="宋体"/>
                                <w:b/>
                              </w:rPr>
                            </w:pPr>
                            <w:r w:rsidRPr="002028DB">
                              <w:rPr>
                                <w:rFonts w:ascii="宋体" w:hAnsi="宋体" w:hint="eastAsia"/>
                                <w:b/>
                              </w:rPr>
                              <w:t>学</w:t>
                            </w:r>
                            <w:r>
                              <w:rPr>
                                <w:rFonts w:ascii="宋体" w:hAnsi="宋体" w:hint="eastAsia"/>
                                <w:b/>
                              </w:rPr>
                              <w:t xml:space="preserve">    </w:t>
                            </w:r>
                            <w:r w:rsidRPr="002028DB">
                              <w:rPr>
                                <w:rFonts w:ascii="宋体" w:hAnsi="宋体" w:hint="eastAsia"/>
                                <w:b/>
                              </w:rPr>
                              <w:t>号：</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0E39956" id="_x0000_t202" coordsize="21600,21600" o:spt="202" path="m,l,21600r21600,l21600,xe">
                <v:stroke joinstyle="miter"/>
                <v:path gradientshapeok="t" o:connecttype="rect"/>
              </v:shapetype>
              <v:shape id="文本框 41" o:spid="_x0000_s1026" type="#_x0000_t202" style="position:absolute;left:0;text-align:left;margin-left:287.2pt;margin-top:-1.05pt;width:137.8pt;height:4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" filled="f">
                <v:textbox>
                  <w:txbxContent>
                    <w:p w14:paraId="77A6BB2E" w14:textId="77777777" w:rsidR="006317CA" w:rsidRDefault="006317CA" w:rsidP="00F50F4D">
                      <w:pPr>
                        <w:spacing w:line="288" w:lineRule="auto"/>
                        <w:ind w:firstLineChars="0" w:firstLine="0"/>
                        <w:rPr>
                          <w:rFonts w:ascii="宋体" w:hAnsi="宋体"/>
                          <w:b/>
                        </w:rPr>
                      </w:pPr>
                      <w:r>
                        <w:rPr>
                          <w:rFonts w:ascii="宋体" w:hAnsi="宋体" w:hint="eastAsia"/>
                          <w:b/>
                        </w:rPr>
                        <w:t>单位</w:t>
                      </w:r>
                      <w:r w:rsidRPr="002028DB">
                        <w:rPr>
                          <w:rFonts w:ascii="宋体" w:hAnsi="宋体" w:hint="eastAsia"/>
                          <w:b/>
                        </w:rPr>
                        <w:t>代码：11414</w:t>
                      </w:r>
                    </w:p>
                    <w:p w14:paraId="5267D137" w14:textId="7B2BC03C" w:rsidR="006317CA" w:rsidRPr="002028DB" w:rsidRDefault="006317CA" w:rsidP="00F50F4D">
                      <w:pPr>
                        <w:spacing w:line="288" w:lineRule="auto"/>
                        <w:ind w:firstLineChars="0" w:firstLine="0"/>
                        <w:rPr>
                          <w:rFonts w:ascii="宋体" w:hAnsi="宋体"/>
                          <w:b/>
                        </w:rPr>
                      </w:pPr>
                      <w:r w:rsidRPr="002028DB">
                        <w:rPr>
                          <w:rFonts w:ascii="宋体" w:hAnsi="宋体" w:hint="eastAsia"/>
                          <w:b/>
                        </w:rPr>
                        <w:t>学</w:t>
                      </w:r>
                      <w:r>
                        <w:rPr>
                          <w:rFonts w:ascii="宋体" w:hAnsi="宋体" w:hint="eastAsia"/>
                          <w:b/>
                        </w:rPr>
                        <w:t xml:space="preserve">    </w:t>
                      </w:r>
                      <w:r w:rsidRPr="002028DB">
                        <w:rPr>
                          <w:rFonts w:ascii="宋体" w:hAnsi="宋体" w:hint="eastAsia"/>
                          <w:b/>
                        </w:rPr>
                        <w:t>号：</w:t>
                      </w:r>
                    </w:p>
                  </w:txbxContent>
                </v:textbox>
              </v:shape>
            </w:pict>
          </mc:Fallback>
        </mc:AlternateContent>
      </w:r>
    </w:p>
    <w:p w14:paraId="05CA86B3" w14:textId="77777777" w:rsidR="0060689A" w:rsidRPr="002028DB" w:rsidRDefault="0060689A" w:rsidP="00685BA5">
      <w:pPr>
        <w:ind w:firstLine="480"/>
        <w:rPr>
          <w:rFonts w:ascii="宋体" w:hAnsi="宋体" w:cs="宋体"/>
        </w:rPr>
      </w:pPr>
    </w:p>
    <w:p w14:paraId="459E3EEB" w14:textId="77777777" w:rsidR="0060689A" w:rsidRDefault="0060689A" w:rsidP="00685BA5">
      <w:pPr>
        <w:ind w:firstLine="480"/>
      </w:pPr>
    </w:p>
    <w:p w14:paraId="62E0988F" w14:textId="107D0DC2" w:rsidR="0060689A" w:rsidRDefault="0060689A" w:rsidP="00685BA5">
      <w:pPr>
        <w:ind w:firstLineChars="0" w:firstLine="0"/>
        <w:jc w:val="center"/>
        <w:rPr>
          <w:rFonts w:ascii="华文中宋" w:eastAsia="华文中宋" w:hAnsi="华文中宋"/>
          <w:b/>
          <w:sz w:val="64"/>
          <w:szCs w:val="64"/>
        </w:rPr>
      </w:pPr>
      <w:bookmarkStart w:id="0" w:name="OLE_LINK1"/>
      <w:bookmarkStart w:id="1" w:name="OLE_LINK2"/>
      <w:r>
        <w:rPr>
          <w:rFonts w:ascii="华文中宋" w:eastAsia="华文中宋" w:hAnsi="华文中宋"/>
          <w:b/>
          <w:noProof/>
          <w:sz w:val="64"/>
          <w:szCs w:val="64"/>
        </w:rPr>
        <w:drawing>
          <wp:inline distT="0" distB="0" distL="0" distR="0" wp14:anchorId="46454B21" wp14:editId="6B6010AB">
            <wp:extent cx="4873625" cy="1285240"/>
            <wp:effectExtent l="0" t="0" r="3175" b="0"/>
            <wp:docPr id="36" name="图片 36" descr="黑白校徽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黑白校徽3"/>
                    <pic:cNvPicPr>
                      <a:picLocks noChangeAspect="1" noChangeArrowheads="1"/>
                    </pic:cNvPicPr>
                  </pic:nvPicPr>
                  <pic:blipFill>
                    <a:blip r:embed="rId8">
                      <a:extLst>
                        <a:ext uri="{28A0092B-C50C-407E-A947-70E740481C1C}">
                          <a14:useLocalDpi xmlns:a14="http://schemas.microsoft.com/office/drawing/2010/main" val="0"/>
                        </a:ext>
                      </a:extLst>
                    </a:blip>
                    <a:srcRect l="4787" r="4610"/>
                    <a:stretch>
                      <a:fillRect/>
                    </a:stretch>
                  </pic:blipFill>
                  <pic:spPr bwMode="auto">
                    <a:xfrm>
                      <a:off x="0" y="0"/>
                      <a:ext cx="4873625" cy="1285240"/>
                    </a:xfrm>
                    <a:prstGeom prst="rect">
                      <a:avLst/>
                    </a:prstGeom>
                    <a:noFill/>
                    <a:ln>
                      <a:noFill/>
                    </a:ln>
                  </pic:spPr>
                </pic:pic>
              </a:graphicData>
            </a:graphic>
          </wp:inline>
        </w:drawing>
      </w:r>
      <w:bookmarkEnd w:id="0"/>
      <w:bookmarkEnd w:id="1"/>
      <w:r w:rsidR="00E3691D">
        <w:rPr>
          <w:rFonts w:ascii="华文中宋" w:eastAsia="华文中宋" w:hAnsi="华文中宋"/>
          <w:b/>
          <w:noProof/>
          <w:sz w:val="64"/>
          <w:szCs w:val="64"/>
        </w:rPr>
        <mc:AlternateContent>
          <mc:Choice Requires="wps">
            <w:drawing>
              <wp:inline distT="0" distB="0" distL="0" distR="0" wp14:anchorId="5F6C6E99" wp14:editId="22361980">
                <wp:extent cx="4451350" cy="590550"/>
                <wp:effectExtent l="19050" t="19050" r="9525" b="9525"/>
                <wp:docPr id="1" name="WordArt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4451350" cy="590550"/>
                        </a:xfrm>
                        <a:prstGeom prst="rect">
                          <a:avLst/>
                        </a:prstGeom>
                        <a:extLst>
                          <a:ext uri="{AF507438-7753-43E0-B8FC-AC1667EBCBE1}">
                            <a14:hiddenEffects xmlns:a14="http://schemas.microsoft.com/office/drawing/2010/main">
                              <a:effectLst/>
                            </a14:hiddenEffects>
                          </a:ext>
                        </a:extLst>
                      </wps:spPr>
                      <wps:txbx>
                        <w:txbxContent>
                          <w:p w14:paraId="3B3E0817" w14:textId="77777777" w:rsidR="00E3691D" w:rsidRDefault="00E3691D" w:rsidP="00E3691D">
                            <w:pPr>
                              <w:ind w:firstLine="1440"/>
                              <w:jc w:val="center"/>
                              <w:rPr>
                                <w:rFonts w:ascii="华文中宋" w:eastAsia="华文中宋" w:hAnsi="华文中宋"/>
                                <w:color w:val="000000"/>
                                <w:kern w:val="0"/>
                                <w:sz w:val="72"/>
                                <w:szCs w:val="72"/>
                                <w14:textOutline w14:w="9525" w14:cap="flat" w14:cmpd="sng" w14:algn="ctr">
                                  <w14:solidFill>
                                    <w14:srgbClr w14:val="000000"/>
                                  </w14:solidFill>
                                  <w14:prstDash w14:val="solid"/>
                                  <w14:round/>
                                </w14:textOutline>
                              </w:rPr>
                            </w:pPr>
                            <w:r>
                              <w:rPr>
                                <w:rFonts w:ascii="华文中宋" w:eastAsia="华文中宋" w:hAnsi="华文中宋" w:hint="eastAsia"/>
                                <w:color w:val="000000"/>
                                <w:sz w:val="72"/>
                                <w:szCs w:val="72"/>
                                <w14:textOutline w14:w="9525" w14:cap="flat" w14:cmpd="sng" w14:algn="ctr">
                                  <w14:solidFill>
                                    <w14:srgbClr w14:val="000000"/>
                                  </w14:solidFill>
                                  <w14:prstDash w14:val="solid"/>
                                  <w14:round/>
                                </w14:textOutline>
                              </w:rPr>
                              <w:t>本科生毕业设计</w:t>
                            </w:r>
                          </w:p>
                        </w:txbxContent>
                      </wps:txbx>
                      <wps:bodyPr wrap="square" numCol="1" fromWordArt="1">
                        <a:prstTxWarp prst="textPlain">
                          <a:avLst>
                            <a:gd name="adj" fmla="val 50000"/>
                          </a:avLst>
                        </a:prstTxWarp>
                        <a:spAutoFit/>
                      </wps:bodyPr>
                    </wps:wsp>
                  </a:graphicData>
                </a:graphic>
              </wp:inline>
            </w:drawing>
          </mc:Choice>
          <mc:Fallback>
            <w:pict>
              <v:shape w14:anchorId="5F6C6E99" id="WordArt 1" o:spid="_x0000_s1027" type="#_x0000_t202" style="width:350.5pt;height: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" filled="f" stroked="f">
                <o:lock v:ext="edit" shapetype="t"/>
                <v:textbox style="mso-fit-shape-to-text:t">
                  <w:txbxContent>
                    <w:p w14:paraId="3B3E0817" w14:textId="77777777" w:rsidR="00E3691D" w:rsidRDefault="00E3691D" w:rsidP="00E3691D">
                      <w:pPr>
                        <w:ind w:firstLine="1440"/>
                        <w:jc w:val="center"/>
                        <w:rPr>
                          <w:rFonts w:ascii="华文中宋" w:eastAsia="华文中宋" w:hAnsi="华文中宋"/>
                          <w:color w:val="000000"/>
                          <w:kern w:val="0"/>
                          <w:sz w:val="72"/>
                          <w:szCs w:val="72"/>
                          <w14:textOutline w14:w="9525" w14:cap="flat" w14:cmpd="sng" w14:algn="ctr">
                            <w14:solidFill>
                              <w14:srgbClr w14:val="000000"/>
                            </w14:solidFill>
                            <w14:prstDash w14:val="solid"/>
                            <w14:round/>
                          </w14:textOutline>
                        </w:rPr>
                      </w:pPr>
                      <w:r>
                        <w:rPr>
                          <w:rFonts w:ascii="华文中宋" w:eastAsia="华文中宋" w:hAnsi="华文中宋" w:hint="eastAsia"/>
                          <w:color w:val="000000"/>
                          <w:sz w:val="72"/>
                          <w:szCs w:val="72"/>
                          <w14:textOutline w14:w="9525" w14:cap="flat" w14:cmpd="sng" w14:algn="ctr">
                            <w14:solidFill>
                              <w14:srgbClr w14:val="000000"/>
                            </w14:solidFill>
                            <w14:prstDash w14:val="solid"/>
                            <w14:round/>
                          </w14:textOutline>
                        </w:rPr>
                        <w:t>本科生毕业设计</w:t>
                      </w:r>
                    </w:p>
                  </w:txbxContent>
                </v:textbox>
                <w10:anchorlock/>
              </v:shape>
            </w:pict>
          </mc:Fallback>
        </mc:AlternateContent>
      </w:r>
    </w:p>
    <w:p w14:paraId="5D4981F6" w14:textId="77777777" w:rsidR="007A1458" w:rsidRPr="007A1458" w:rsidRDefault="007A1458" w:rsidP="00685BA5">
      <w:pPr>
        <w:ind w:firstLineChars="0" w:firstLine="0"/>
        <w:jc w:val="center"/>
        <w:rPr>
          <w:rFonts w:ascii="华文中宋" w:eastAsia="华文中宋" w:hAnsi="华文中宋"/>
          <w:b/>
          <w:sz w:val="56"/>
          <w:szCs w:val="64"/>
        </w:rPr>
      </w:pPr>
      <w:r w:rsidRPr="007A1458">
        <w:rPr>
          <w:rFonts w:ascii="华文中宋" w:eastAsia="华文中宋" w:hAnsi="华文中宋" w:hint="eastAsia"/>
          <w:b/>
          <w:sz w:val="56"/>
          <w:szCs w:val="64"/>
        </w:rPr>
        <w:t>（文献调研</w:t>
      </w:r>
      <w:r>
        <w:rPr>
          <w:rFonts w:ascii="华文中宋" w:eastAsia="华文中宋" w:hAnsi="华文中宋" w:hint="eastAsia"/>
          <w:b/>
          <w:sz w:val="56"/>
          <w:szCs w:val="64"/>
        </w:rPr>
        <w:t>与</w:t>
      </w:r>
      <w:r w:rsidRPr="007A1458">
        <w:rPr>
          <w:rFonts w:ascii="华文中宋" w:eastAsia="华文中宋" w:hAnsi="华文中宋" w:hint="eastAsia"/>
          <w:b/>
          <w:sz w:val="56"/>
          <w:szCs w:val="64"/>
        </w:rPr>
        <w:t>开题报告）</w:t>
      </w:r>
    </w:p>
    <w:p w14:paraId="680B964D" w14:textId="77777777" w:rsidR="0060689A" w:rsidRDefault="0060689A" w:rsidP="00685BA5">
      <w:pPr>
        <w:ind w:firstLine="480"/>
      </w:pPr>
    </w:p>
    <w:p w14:paraId="1F92034F" w14:textId="77777777" w:rsidR="0060689A" w:rsidRDefault="0060689A" w:rsidP="00685BA5">
      <w:pPr>
        <w:ind w:firstLine="480"/>
      </w:pPr>
    </w:p>
    <w:tbl>
      <w:tblPr>
        <w:tblW w:w="0" w:type="auto"/>
        <w:jc w:val="center"/>
        <w:tblCellMar>
          <w:top w:w="28" w:type="dxa"/>
          <w:left w:w="113" w:type="dxa"/>
          <w:right w:w="113" w:type="dxa"/>
        </w:tblCellMar>
        <w:tblLook w:val="01E0" w:firstRow="1" w:lastRow="1" w:firstColumn="1" w:lastColumn="1" w:noHBand="0" w:noVBand="0"/>
      </w:tblPr>
      <w:tblGrid>
        <w:gridCol w:w="2093"/>
        <w:gridCol w:w="4987"/>
      </w:tblGrid>
      <w:tr w:rsidR="0060689A" w:rsidRPr="009A2EFE" w14:paraId="0D212F4D" w14:textId="77777777" w:rsidTr="007A1458">
        <w:trPr>
          <w:trHeight w:hRule="exact" w:val="737"/>
          <w:jc w:val="center"/>
        </w:trPr>
        <w:tc>
          <w:tcPr>
            <w:tcW w:w="2093" w:type="dxa"/>
            <w:vAlign w:val="bottom"/>
          </w:tcPr>
          <w:p w14:paraId="3F95A06D" w14:textId="77777777" w:rsidR="0060689A" w:rsidRPr="009A2EFE" w:rsidRDefault="0060689A" w:rsidP="00685BA5">
            <w:pPr>
              <w:wordWrap w:val="0"/>
              <w:spacing w:line="360" w:lineRule="auto"/>
              <w:ind w:firstLineChars="0" w:firstLine="0"/>
              <w:jc w:val="right"/>
              <w:rPr>
                <w:rFonts w:ascii="仿宋_GB2312" w:eastAsia="仿宋_GB2312"/>
                <w:b/>
                <w:sz w:val="32"/>
                <w:szCs w:val="32"/>
              </w:rPr>
            </w:pPr>
            <w:r w:rsidRPr="009A2EFE">
              <w:rPr>
                <w:rFonts w:ascii="仿宋_GB2312" w:eastAsia="仿宋_GB2312" w:hint="eastAsia"/>
                <w:b/>
                <w:sz w:val="32"/>
                <w:szCs w:val="32"/>
              </w:rPr>
              <w:t>题</w:t>
            </w:r>
            <w:r w:rsidR="007A1458">
              <w:rPr>
                <w:rFonts w:ascii="仿宋_GB2312" w:eastAsia="仿宋_GB2312" w:hint="eastAsia"/>
                <w:b/>
                <w:sz w:val="32"/>
                <w:szCs w:val="32"/>
              </w:rPr>
              <w:t xml:space="preserve">  </w:t>
            </w:r>
            <w:r w:rsidR="007A1458">
              <w:rPr>
                <w:rFonts w:ascii="仿宋_GB2312" w:eastAsia="仿宋_GB2312"/>
                <w:b/>
                <w:sz w:val="32"/>
                <w:szCs w:val="32"/>
              </w:rPr>
              <w:t xml:space="preserve">  </w:t>
            </w:r>
            <w:r w:rsidRPr="009A2EFE">
              <w:rPr>
                <w:rFonts w:ascii="仿宋_GB2312" w:eastAsia="仿宋_GB2312" w:hint="eastAsia"/>
                <w:b/>
                <w:sz w:val="32"/>
                <w:szCs w:val="32"/>
              </w:rPr>
              <w:t>目</w:t>
            </w:r>
            <w:r w:rsidR="007A1458">
              <w:rPr>
                <w:rFonts w:ascii="仿宋_GB2312" w:eastAsia="仿宋_GB2312" w:hint="eastAsia"/>
                <w:b/>
                <w:sz w:val="32"/>
                <w:szCs w:val="32"/>
              </w:rPr>
              <w:t>：</w:t>
            </w:r>
          </w:p>
        </w:tc>
        <w:tc>
          <w:tcPr>
            <w:tcW w:w="4987" w:type="dxa"/>
            <w:tcBorders>
              <w:bottom w:val="single" w:sz="12" w:space="0" w:color="auto"/>
            </w:tcBorders>
            <w:vAlign w:val="bottom"/>
          </w:tcPr>
          <w:p w14:paraId="6A384E4F" w14:textId="07AAB23D" w:rsidR="0060689A" w:rsidRPr="009A2EFE" w:rsidRDefault="008A77DB" w:rsidP="008A77DB">
            <w:pPr>
              <w:spacing w:line="360" w:lineRule="auto"/>
              <w:ind w:firstLineChars="0" w:firstLine="0"/>
              <w:rPr>
                <w:rFonts w:ascii="仿宋_GB2312" w:eastAsia="仿宋_GB2312"/>
                <w:b/>
                <w:sz w:val="32"/>
                <w:szCs w:val="32"/>
              </w:rPr>
            </w:pPr>
            <w:proofErr w:type="gramStart"/>
            <w:r>
              <w:rPr>
                <w:rFonts w:ascii="仿宋_GB2312" w:eastAsia="仿宋_GB2312" w:hint="eastAsia"/>
                <w:b/>
                <w:sz w:val="32"/>
                <w:szCs w:val="32"/>
              </w:rPr>
              <w:t>《</w:t>
            </w:r>
            <w:proofErr w:type="gramEnd"/>
            <w:r>
              <w:rPr>
                <w:rFonts w:ascii="仿宋_GB2312" w:eastAsia="仿宋_GB2312" w:hint="eastAsia"/>
                <w:b/>
                <w:sz w:val="32"/>
                <w:szCs w:val="32"/>
              </w:rPr>
              <w:t>基于Next</w:t>
            </w:r>
            <w:r>
              <w:rPr>
                <w:rFonts w:ascii="仿宋_GB2312" w:eastAsia="仿宋_GB2312"/>
                <w:b/>
                <w:sz w:val="32"/>
                <w:szCs w:val="32"/>
              </w:rPr>
              <w:t>.js</w:t>
            </w:r>
            <w:r>
              <w:rPr>
                <w:rFonts w:ascii="仿宋_GB2312" w:eastAsia="仿宋_GB2312" w:hint="eastAsia"/>
                <w:b/>
                <w:sz w:val="32"/>
                <w:szCs w:val="32"/>
              </w:rPr>
              <w:t>和Electron的</w:t>
            </w:r>
          </w:p>
        </w:tc>
      </w:tr>
      <w:tr w:rsidR="0060689A" w:rsidRPr="009A2EFE" w14:paraId="42D69A9A" w14:textId="77777777" w:rsidTr="007A1458">
        <w:trPr>
          <w:trHeight w:hRule="exact" w:val="737"/>
          <w:jc w:val="center"/>
        </w:trPr>
        <w:tc>
          <w:tcPr>
            <w:tcW w:w="2093" w:type="dxa"/>
            <w:vAlign w:val="bottom"/>
          </w:tcPr>
          <w:p w14:paraId="4D206773" w14:textId="77777777" w:rsidR="0060689A" w:rsidRPr="009A2EFE" w:rsidRDefault="0060689A" w:rsidP="00685BA5">
            <w:pPr>
              <w:spacing w:line="360" w:lineRule="auto"/>
              <w:ind w:firstLineChars="0" w:firstLine="0"/>
              <w:jc w:val="distribute"/>
              <w:rPr>
                <w:rFonts w:ascii="仿宋_GB2312" w:eastAsia="仿宋_GB2312"/>
                <w:b/>
                <w:sz w:val="32"/>
                <w:szCs w:val="32"/>
              </w:rPr>
            </w:pPr>
          </w:p>
        </w:tc>
        <w:tc>
          <w:tcPr>
            <w:tcW w:w="4987" w:type="dxa"/>
            <w:tcBorders>
              <w:top w:val="single" w:sz="12" w:space="0" w:color="auto"/>
              <w:bottom w:val="single" w:sz="12" w:space="0" w:color="auto"/>
            </w:tcBorders>
            <w:vAlign w:val="bottom"/>
          </w:tcPr>
          <w:p w14:paraId="6F2D95BE" w14:textId="4A297906" w:rsidR="0060689A" w:rsidRPr="009A2EFE" w:rsidRDefault="008A77DB" w:rsidP="008A77DB">
            <w:pPr>
              <w:spacing w:line="360" w:lineRule="auto"/>
              <w:ind w:firstLineChars="0" w:firstLine="0"/>
              <w:rPr>
                <w:rFonts w:ascii="仿宋_GB2312" w:eastAsia="仿宋_GB2312"/>
                <w:b/>
                <w:sz w:val="32"/>
                <w:szCs w:val="32"/>
              </w:rPr>
            </w:pPr>
            <w:r>
              <w:rPr>
                <w:rFonts w:ascii="仿宋_GB2312" w:eastAsia="仿宋_GB2312" w:hint="eastAsia"/>
                <w:b/>
                <w:sz w:val="32"/>
                <w:szCs w:val="32"/>
              </w:rPr>
              <w:t>数据人生管理系统</w:t>
            </w:r>
            <w:proofErr w:type="gramStart"/>
            <w:r>
              <w:rPr>
                <w:rFonts w:ascii="仿宋_GB2312" w:eastAsia="仿宋_GB2312" w:hint="eastAsia"/>
                <w:b/>
                <w:sz w:val="32"/>
                <w:szCs w:val="32"/>
              </w:rPr>
              <w:t>》</w:t>
            </w:r>
            <w:proofErr w:type="gramEnd"/>
            <w:r>
              <w:rPr>
                <w:rFonts w:ascii="仿宋_GB2312" w:eastAsia="仿宋_GB2312" w:hint="eastAsia"/>
                <w:b/>
                <w:sz w:val="32"/>
                <w:szCs w:val="32"/>
              </w:rPr>
              <w:t>相关文献综述</w:t>
            </w:r>
          </w:p>
        </w:tc>
      </w:tr>
      <w:tr w:rsidR="0060689A" w:rsidRPr="009A2EFE" w14:paraId="33271FBF" w14:textId="77777777" w:rsidTr="007A1458">
        <w:trPr>
          <w:trHeight w:hRule="exact" w:val="737"/>
          <w:jc w:val="center"/>
        </w:trPr>
        <w:tc>
          <w:tcPr>
            <w:tcW w:w="2093" w:type="dxa"/>
            <w:vAlign w:val="bottom"/>
          </w:tcPr>
          <w:p w14:paraId="3DF5D419" w14:textId="77777777" w:rsidR="0060689A" w:rsidRPr="009A2EFE" w:rsidRDefault="0060689A" w:rsidP="00685BA5">
            <w:pPr>
              <w:spacing w:line="360" w:lineRule="auto"/>
              <w:ind w:firstLineChars="0" w:firstLine="0"/>
              <w:jc w:val="right"/>
              <w:rPr>
                <w:rFonts w:ascii="仿宋_GB2312" w:eastAsia="仿宋_GB2312"/>
                <w:b/>
                <w:sz w:val="32"/>
                <w:szCs w:val="32"/>
              </w:rPr>
            </w:pPr>
            <w:r w:rsidRPr="009A2EFE">
              <w:rPr>
                <w:rFonts w:ascii="仿宋_GB2312" w:eastAsia="仿宋_GB2312" w:hint="eastAsia"/>
                <w:b/>
                <w:sz w:val="32"/>
                <w:szCs w:val="32"/>
              </w:rPr>
              <w:t>学院名称</w:t>
            </w:r>
            <w:r w:rsidR="007A1458">
              <w:rPr>
                <w:rFonts w:ascii="仿宋_GB2312" w:eastAsia="仿宋_GB2312" w:hint="eastAsia"/>
                <w:b/>
                <w:sz w:val="32"/>
                <w:szCs w:val="32"/>
              </w:rPr>
              <w:t>：</w:t>
            </w:r>
          </w:p>
        </w:tc>
        <w:tc>
          <w:tcPr>
            <w:tcW w:w="4987" w:type="dxa"/>
            <w:tcBorders>
              <w:top w:val="single" w:sz="12" w:space="0" w:color="auto"/>
              <w:bottom w:val="single" w:sz="12" w:space="0" w:color="auto"/>
            </w:tcBorders>
            <w:vAlign w:val="bottom"/>
          </w:tcPr>
          <w:p w14:paraId="1AD687DE" w14:textId="24D7198C" w:rsidR="0060689A" w:rsidRPr="009A2EFE" w:rsidRDefault="008A77DB" w:rsidP="00685BA5">
            <w:pPr>
              <w:spacing w:line="360" w:lineRule="auto"/>
              <w:ind w:firstLine="640"/>
              <w:rPr>
                <w:rFonts w:ascii="仿宋_GB2312" w:eastAsia="仿宋_GB2312"/>
                <w:b/>
                <w:sz w:val="32"/>
                <w:szCs w:val="32"/>
              </w:rPr>
            </w:pPr>
            <w:r>
              <w:rPr>
                <w:rFonts w:ascii="仿宋_GB2312" w:eastAsia="仿宋_GB2312" w:hint="eastAsia"/>
                <w:b/>
                <w:sz w:val="32"/>
                <w:szCs w:val="32"/>
              </w:rPr>
              <w:t>信息科学与工程</w:t>
            </w:r>
          </w:p>
        </w:tc>
      </w:tr>
      <w:tr w:rsidR="0060689A" w:rsidRPr="009A2EFE" w14:paraId="4FA0F8C2" w14:textId="77777777" w:rsidTr="007A1458">
        <w:trPr>
          <w:trHeight w:hRule="exact" w:val="737"/>
          <w:jc w:val="center"/>
        </w:trPr>
        <w:tc>
          <w:tcPr>
            <w:tcW w:w="2093" w:type="dxa"/>
            <w:vAlign w:val="bottom"/>
          </w:tcPr>
          <w:p w14:paraId="7EF9C2E4" w14:textId="77777777" w:rsidR="0060689A" w:rsidRPr="009A2EFE" w:rsidRDefault="0060689A" w:rsidP="00685BA5">
            <w:pPr>
              <w:spacing w:line="360" w:lineRule="auto"/>
              <w:ind w:firstLineChars="0" w:firstLine="0"/>
              <w:jc w:val="right"/>
              <w:rPr>
                <w:rFonts w:ascii="仿宋_GB2312" w:eastAsia="仿宋_GB2312"/>
                <w:b/>
                <w:sz w:val="32"/>
                <w:szCs w:val="32"/>
              </w:rPr>
            </w:pPr>
            <w:r w:rsidRPr="009A2EFE">
              <w:rPr>
                <w:rFonts w:ascii="仿宋_GB2312" w:eastAsia="仿宋_GB2312" w:hint="eastAsia"/>
                <w:b/>
                <w:sz w:val="32"/>
                <w:szCs w:val="32"/>
              </w:rPr>
              <w:t>专业名称</w:t>
            </w:r>
            <w:r w:rsidR="007A1458">
              <w:rPr>
                <w:rFonts w:ascii="仿宋_GB2312" w:eastAsia="仿宋_GB2312" w:hint="eastAsia"/>
                <w:b/>
                <w:sz w:val="32"/>
                <w:szCs w:val="32"/>
              </w:rPr>
              <w:t>：</w:t>
            </w:r>
          </w:p>
        </w:tc>
        <w:tc>
          <w:tcPr>
            <w:tcW w:w="4987" w:type="dxa"/>
            <w:tcBorders>
              <w:top w:val="single" w:sz="12" w:space="0" w:color="auto"/>
              <w:bottom w:val="single" w:sz="12" w:space="0" w:color="auto"/>
            </w:tcBorders>
            <w:vAlign w:val="bottom"/>
          </w:tcPr>
          <w:p w14:paraId="4EB6A33B" w14:textId="0B408235" w:rsidR="0060689A" w:rsidRPr="009A2EFE" w:rsidRDefault="008A77DB" w:rsidP="00685BA5">
            <w:pPr>
              <w:spacing w:line="360" w:lineRule="auto"/>
              <w:ind w:firstLine="640"/>
              <w:rPr>
                <w:rFonts w:ascii="仿宋_GB2312" w:eastAsia="仿宋_GB2312"/>
                <w:b/>
                <w:sz w:val="32"/>
                <w:szCs w:val="32"/>
              </w:rPr>
            </w:pPr>
            <w:r>
              <w:rPr>
                <w:rFonts w:ascii="仿宋_GB2312" w:eastAsia="仿宋_GB2312" w:hint="eastAsia"/>
                <w:b/>
                <w:sz w:val="32"/>
                <w:szCs w:val="32"/>
              </w:rPr>
              <w:t>计算机科学与技术</w:t>
            </w:r>
          </w:p>
        </w:tc>
      </w:tr>
      <w:tr w:rsidR="0060689A" w:rsidRPr="009A2EFE" w14:paraId="290F61A7" w14:textId="77777777" w:rsidTr="007A1458">
        <w:trPr>
          <w:trHeight w:hRule="exact" w:val="737"/>
          <w:jc w:val="center"/>
        </w:trPr>
        <w:tc>
          <w:tcPr>
            <w:tcW w:w="2093" w:type="dxa"/>
            <w:vAlign w:val="bottom"/>
          </w:tcPr>
          <w:p w14:paraId="6D73FAA6" w14:textId="77777777" w:rsidR="0060689A" w:rsidRPr="009A2EFE" w:rsidRDefault="0060689A" w:rsidP="00685BA5">
            <w:pPr>
              <w:spacing w:line="360" w:lineRule="auto"/>
              <w:ind w:firstLineChars="0" w:firstLine="0"/>
              <w:jc w:val="right"/>
              <w:rPr>
                <w:rFonts w:ascii="仿宋_GB2312" w:eastAsia="仿宋_GB2312"/>
                <w:b/>
                <w:sz w:val="32"/>
                <w:szCs w:val="32"/>
              </w:rPr>
            </w:pPr>
            <w:r w:rsidRPr="009A2EFE">
              <w:rPr>
                <w:rFonts w:ascii="仿宋_GB2312" w:eastAsia="仿宋_GB2312" w:hint="eastAsia"/>
                <w:b/>
                <w:sz w:val="32"/>
                <w:szCs w:val="32"/>
              </w:rPr>
              <w:t>学生姓名</w:t>
            </w:r>
            <w:r w:rsidR="007A1458">
              <w:rPr>
                <w:rFonts w:ascii="仿宋_GB2312" w:eastAsia="仿宋_GB2312" w:hint="eastAsia"/>
                <w:b/>
                <w:sz w:val="32"/>
                <w:szCs w:val="32"/>
              </w:rPr>
              <w:t>：</w:t>
            </w:r>
          </w:p>
        </w:tc>
        <w:tc>
          <w:tcPr>
            <w:tcW w:w="4987" w:type="dxa"/>
            <w:tcBorders>
              <w:top w:val="single" w:sz="12" w:space="0" w:color="auto"/>
              <w:bottom w:val="single" w:sz="12" w:space="0" w:color="auto"/>
            </w:tcBorders>
            <w:vAlign w:val="bottom"/>
          </w:tcPr>
          <w:p w14:paraId="156399C9" w14:textId="6BE380EA" w:rsidR="0060689A" w:rsidRPr="009A2EFE" w:rsidRDefault="008A77DB" w:rsidP="00685BA5">
            <w:pPr>
              <w:spacing w:line="360" w:lineRule="auto"/>
              <w:ind w:firstLine="640"/>
              <w:rPr>
                <w:rFonts w:ascii="仿宋_GB2312" w:eastAsia="仿宋_GB2312"/>
                <w:b/>
                <w:sz w:val="32"/>
                <w:szCs w:val="32"/>
              </w:rPr>
            </w:pPr>
            <w:proofErr w:type="gramStart"/>
            <w:r>
              <w:rPr>
                <w:rFonts w:ascii="仿宋_GB2312" w:eastAsia="仿宋_GB2312" w:hint="eastAsia"/>
                <w:b/>
                <w:sz w:val="32"/>
                <w:szCs w:val="32"/>
              </w:rPr>
              <w:t>万旭杰</w:t>
            </w:r>
            <w:proofErr w:type="gramEnd"/>
          </w:p>
        </w:tc>
      </w:tr>
      <w:tr w:rsidR="0060689A" w:rsidRPr="009A2EFE" w14:paraId="6CC20943" w14:textId="77777777" w:rsidTr="007A1458">
        <w:trPr>
          <w:trHeight w:hRule="exact" w:val="737"/>
          <w:jc w:val="center"/>
        </w:trPr>
        <w:tc>
          <w:tcPr>
            <w:tcW w:w="2093" w:type="dxa"/>
            <w:vAlign w:val="bottom"/>
          </w:tcPr>
          <w:p w14:paraId="4E220EE5" w14:textId="77777777" w:rsidR="0060689A" w:rsidRPr="009A2EFE" w:rsidRDefault="0060689A" w:rsidP="00685BA5">
            <w:pPr>
              <w:spacing w:line="360" w:lineRule="auto"/>
              <w:ind w:firstLineChars="0" w:firstLine="0"/>
              <w:jc w:val="right"/>
              <w:rPr>
                <w:rFonts w:ascii="仿宋_GB2312" w:eastAsia="仿宋_GB2312"/>
                <w:b/>
                <w:sz w:val="30"/>
                <w:szCs w:val="30"/>
              </w:rPr>
            </w:pPr>
            <w:r w:rsidRPr="009A2EFE">
              <w:rPr>
                <w:rFonts w:ascii="仿宋_GB2312" w:eastAsia="仿宋_GB2312" w:hint="eastAsia"/>
                <w:b/>
                <w:sz w:val="30"/>
                <w:szCs w:val="30"/>
              </w:rPr>
              <w:t>指导</w:t>
            </w:r>
            <w:r>
              <w:rPr>
                <w:rFonts w:ascii="仿宋_GB2312" w:eastAsia="仿宋_GB2312" w:hint="eastAsia"/>
                <w:b/>
                <w:sz w:val="30"/>
                <w:szCs w:val="30"/>
              </w:rPr>
              <w:t>教师</w:t>
            </w:r>
            <w:r w:rsidR="007A1458">
              <w:rPr>
                <w:rFonts w:ascii="仿宋_GB2312" w:eastAsia="仿宋_GB2312" w:hint="eastAsia"/>
                <w:b/>
                <w:sz w:val="30"/>
                <w:szCs w:val="30"/>
              </w:rPr>
              <w:t>：</w:t>
            </w:r>
          </w:p>
        </w:tc>
        <w:tc>
          <w:tcPr>
            <w:tcW w:w="4987" w:type="dxa"/>
            <w:tcBorders>
              <w:top w:val="single" w:sz="12" w:space="0" w:color="auto"/>
              <w:bottom w:val="single" w:sz="12" w:space="0" w:color="auto"/>
            </w:tcBorders>
            <w:vAlign w:val="bottom"/>
          </w:tcPr>
          <w:p w14:paraId="0BA24F1F" w14:textId="39851BF4" w:rsidR="0060689A" w:rsidRPr="009A2EFE" w:rsidRDefault="00E3691D" w:rsidP="00685BA5">
            <w:pPr>
              <w:spacing w:line="360" w:lineRule="auto"/>
              <w:ind w:firstLine="600"/>
              <w:rPr>
                <w:rFonts w:ascii="仿宋_GB2312" w:eastAsia="仿宋_GB2312"/>
                <w:b/>
                <w:sz w:val="30"/>
                <w:szCs w:val="30"/>
              </w:rPr>
            </w:pPr>
            <w:r>
              <w:rPr>
                <w:rFonts w:ascii="仿宋_GB2312" w:eastAsia="仿宋_GB2312" w:hint="eastAsia"/>
                <w:b/>
                <w:sz w:val="30"/>
                <w:szCs w:val="30"/>
              </w:rPr>
              <w:t>张丽英</w:t>
            </w:r>
          </w:p>
        </w:tc>
      </w:tr>
      <w:tr w:rsidR="0060689A" w:rsidRPr="009A2EFE" w14:paraId="2B16A78C" w14:textId="77777777" w:rsidTr="007A1458">
        <w:trPr>
          <w:trHeight w:hRule="exact" w:val="737"/>
          <w:jc w:val="center"/>
        </w:trPr>
        <w:tc>
          <w:tcPr>
            <w:tcW w:w="2093" w:type="dxa"/>
            <w:vAlign w:val="bottom"/>
          </w:tcPr>
          <w:p w14:paraId="6AEA4799" w14:textId="77777777" w:rsidR="0060689A" w:rsidRPr="009A2EFE" w:rsidRDefault="0060689A" w:rsidP="00685BA5">
            <w:pPr>
              <w:spacing w:line="360" w:lineRule="auto"/>
              <w:ind w:firstLineChars="0" w:firstLine="0"/>
              <w:jc w:val="right"/>
              <w:rPr>
                <w:rFonts w:ascii="仿宋_GB2312" w:eastAsia="仿宋_GB2312"/>
                <w:b/>
                <w:sz w:val="30"/>
                <w:szCs w:val="30"/>
              </w:rPr>
            </w:pPr>
            <w:r>
              <w:rPr>
                <w:rFonts w:ascii="仿宋_GB2312" w:eastAsia="仿宋_GB2312" w:hint="eastAsia"/>
                <w:b/>
                <w:sz w:val="30"/>
                <w:szCs w:val="30"/>
              </w:rPr>
              <w:t>现场导师</w:t>
            </w:r>
            <w:r w:rsidR="007A1458">
              <w:rPr>
                <w:rFonts w:ascii="仿宋_GB2312" w:eastAsia="仿宋_GB2312" w:hint="eastAsia"/>
                <w:b/>
                <w:sz w:val="30"/>
                <w:szCs w:val="30"/>
              </w:rPr>
              <w:t>：</w:t>
            </w:r>
          </w:p>
        </w:tc>
        <w:tc>
          <w:tcPr>
            <w:tcW w:w="4987" w:type="dxa"/>
            <w:tcBorders>
              <w:top w:val="single" w:sz="12" w:space="0" w:color="auto"/>
              <w:bottom w:val="single" w:sz="12" w:space="0" w:color="auto"/>
            </w:tcBorders>
            <w:vAlign w:val="bottom"/>
          </w:tcPr>
          <w:p w14:paraId="38C9A6F4" w14:textId="77777777" w:rsidR="0060689A" w:rsidRDefault="0060689A" w:rsidP="00685BA5">
            <w:pPr>
              <w:spacing w:line="360" w:lineRule="auto"/>
              <w:ind w:firstLine="600"/>
              <w:rPr>
                <w:rFonts w:ascii="仿宋_GB2312" w:eastAsia="仿宋_GB2312"/>
                <w:b/>
                <w:sz w:val="30"/>
                <w:szCs w:val="30"/>
              </w:rPr>
            </w:pPr>
          </w:p>
        </w:tc>
      </w:tr>
    </w:tbl>
    <w:p w14:paraId="1F267596" w14:textId="77777777" w:rsidR="0060689A" w:rsidRDefault="0060689A" w:rsidP="00685BA5">
      <w:pPr>
        <w:ind w:firstLine="480"/>
      </w:pPr>
    </w:p>
    <w:p w14:paraId="2179B929" w14:textId="77777777" w:rsidR="007A1458" w:rsidRPr="00AA6B30" w:rsidRDefault="007A1458" w:rsidP="00685BA5">
      <w:pPr>
        <w:ind w:firstLine="480"/>
      </w:pPr>
    </w:p>
    <w:p w14:paraId="55C1202D" w14:textId="77777777" w:rsidR="0060689A" w:rsidRPr="00AA6B30" w:rsidRDefault="0060689A" w:rsidP="00685BA5">
      <w:pPr>
        <w:ind w:firstLine="480"/>
      </w:pPr>
    </w:p>
    <w:p w14:paraId="6CFC46B8" w14:textId="481191C4" w:rsidR="0060689A" w:rsidRDefault="0060689A" w:rsidP="00685BA5">
      <w:pPr>
        <w:spacing w:line="360" w:lineRule="auto"/>
        <w:ind w:left="6" w:hangingChars="2" w:hanging="6"/>
        <w:jc w:val="center"/>
        <w:rPr>
          <w:b/>
          <w:sz w:val="30"/>
          <w:szCs w:val="30"/>
        </w:rPr>
      </w:pPr>
      <w:r w:rsidRPr="003B7A63">
        <w:rPr>
          <w:rFonts w:hint="eastAsia"/>
          <w:b/>
          <w:sz w:val="30"/>
          <w:szCs w:val="30"/>
        </w:rPr>
        <w:t>时间：</w:t>
      </w:r>
      <w:r>
        <w:rPr>
          <w:rFonts w:hint="eastAsia"/>
          <w:b/>
          <w:sz w:val="30"/>
          <w:szCs w:val="30"/>
        </w:rPr>
        <w:t xml:space="preserve"> </w:t>
      </w:r>
      <w:r w:rsidR="007A1458" w:rsidRPr="007A1458">
        <w:rPr>
          <w:b/>
          <w:sz w:val="30"/>
          <w:szCs w:val="30"/>
          <w:u w:val="single"/>
        </w:rPr>
        <w:t>2</w:t>
      </w:r>
      <w:r w:rsidR="00E13414">
        <w:rPr>
          <w:rFonts w:hint="eastAsia"/>
          <w:b/>
          <w:sz w:val="30"/>
          <w:szCs w:val="30"/>
          <w:u w:val="single"/>
        </w:rPr>
        <w:t>0</w:t>
      </w:r>
      <w:r w:rsidR="00F739A9">
        <w:rPr>
          <w:rFonts w:hint="eastAsia"/>
          <w:b/>
          <w:sz w:val="30"/>
          <w:szCs w:val="30"/>
          <w:u w:val="single"/>
        </w:rPr>
        <w:t>2</w:t>
      </w:r>
      <w:r w:rsidR="00AC36FA">
        <w:rPr>
          <w:b/>
          <w:sz w:val="30"/>
          <w:szCs w:val="30"/>
          <w:u w:val="single"/>
        </w:rPr>
        <w:t>3</w:t>
      </w:r>
      <w:r w:rsidRPr="003B7A63">
        <w:rPr>
          <w:rFonts w:hint="eastAsia"/>
          <w:b/>
          <w:sz w:val="30"/>
          <w:szCs w:val="30"/>
          <w:u w:val="single"/>
        </w:rPr>
        <w:t>年</w:t>
      </w:r>
      <w:r w:rsidR="00AC36FA">
        <w:rPr>
          <w:b/>
          <w:sz w:val="30"/>
          <w:szCs w:val="30"/>
          <w:u w:val="single"/>
        </w:rPr>
        <w:t>2</w:t>
      </w:r>
      <w:r w:rsidRPr="003B7A63">
        <w:rPr>
          <w:rFonts w:hint="eastAsia"/>
          <w:b/>
          <w:sz w:val="30"/>
          <w:szCs w:val="30"/>
          <w:u w:val="single"/>
        </w:rPr>
        <w:t>月</w:t>
      </w:r>
      <w:r w:rsidR="00A342EC">
        <w:rPr>
          <w:b/>
          <w:sz w:val="30"/>
          <w:szCs w:val="30"/>
          <w:u w:val="single"/>
        </w:rPr>
        <w:t>1</w:t>
      </w:r>
      <w:r w:rsidR="00AC36FA">
        <w:rPr>
          <w:b/>
          <w:sz w:val="30"/>
          <w:szCs w:val="30"/>
          <w:u w:val="single"/>
        </w:rPr>
        <w:t>4</w:t>
      </w:r>
      <w:r w:rsidRPr="003B7A63">
        <w:rPr>
          <w:rFonts w:hint="eastAsia"/>
          <w:b/>
          <w:sz w:val="30"/>
          <w:szCs w:val="30"/>
          <w:u w:val="single"/>
        </w:rPr>
        <w:t>日</w:t>
      </w:r>
    </w:p>
    <w:p w14:paraId="25320206" w14:textId="77777777" w:rsidR="0060689A" w:rsidRDefault="0060689A" w:rsidP="00685BA5">
      <w:pPr>
        <w:spacing w:line="360" w:lineRule="auto"/>
        <w:ind w:left="5" w:hangingChars="2" w:hanging="5"/>
        <w:sectPr w:rsidR="0060689A" w:rsidSect="00E9359D">
          <w:headerReference w:type="even" r:id="rId9"/>
          <w:headerReference w:type="default" r:id="rId10"/>
          <w:footerReference w:type="even" r:id="rId11"/>
          <w:footerReference w:type="default" r:id="rId12"/>
          <w:headerReference w:type="first" r:id="rId13"/>
          <w:footerReference w:type="first" r:id="rId14"/>
          <w:pgSz w:w="11906" w:h="16838" w:code="9"/>
          <w:pgMar w:top="1701" w:right="1701" w:bottom="1701" w:left="1701" w:header="1134" w:footer="1134" w:gutter="0"/>
          <w:pgNumType w:fmt="upperRoman" w:start="1"/>
          <w:cols w:space="425"/>
          <w:formProt w:val="0"/>
          <w:docGrid w:linePitch="327"/>
        </w:sectPr>
      </w:pPr>
    </w:p>
    <w:p w14:paraId="0A84595B" w14:textId="77777777" w:rsidR="00600ABC" w:rsidRDefault="00600ABC" w:rsidP="00685BA5">
      <w:pPr>
        <w:ind w:firstLineChars="0" w:firstLine="0"/>
      </w:pPr>
    </w:p>
    <w:p w14:paraId="3A3DED4B" w14:textId="1920D61D" w:rsidR="00541920" w:rsidRDefault="00A321A8" w:rsidP="008A77DB">
      <w:pPr>
        <w:pStyle w:val="1"/>
        <w:ind w:firstLine="600"/>
      </w:pPr>
      <w:r>
        <w:t>摘</w:t>
      </w:r>
      <w:r w:rsidR="007A1458">
        <w:rPr>
          <w:rFonts w:hint="eastAsia"/>
        </w:rPr>
        <w:t xml:space="preserve">  </w:t>
      </w:r>
      <w:r>
        <w:t>要</w:t>
      </w:r>
    </w:p>
    <w:p w14:paraId="2640C169" w14:textId="27053030" w:rsidR="008A77DB" w:rsidRPr="008A77DB" w:rsidRDefault="00A24651" w:rsidP="00B677A9">
      <w:pPr>
        <w:ind w:firstLine="480"/>
      </w:pPr>
      <w:r>
        <w:rPr>
          <w:rFonts w:hint="eastAsia"/>
        </w:rPr>
        <w:t>在数据爆炸时代个人数据猛烈增长，安全</w:t>
      </w:r>
      <w:r w:rsidR="00B677A9">
        <w:rPr>
          <w:rFonts w:hint="eastAsia"/>
        </w:rPr>
        <w:t>隐私</w:t>
      </w:r>
      <w:r>
        <w:rPr>
          <w:rFonts w:hint="eastAsia"/>
        </w:rPr>
        <w:t>地保存个人数据地需求也随之增长，目前该类应用不能全面满足用户有关保存用户</w:t>
      </w:r>
      <w:r w:rsidR="00B677A9">
        <w:rPr>
          <w:rFonts w:hint="eastAsia"/>
        </w:rPr>
        <w:t>隐私数据</w:t>
      </w:r>
      <w:r>
        <w:rPr>
          <w:rFonts w:hint="eastAsia"/>
        </w:rPr>
        <w:t>的</w:t>
      </w:r>
      <w:r w:rsidR="00B677A9">
        <w:rPr>
          <w:rFonts w:hint="eastAsia"/>
        </w:rPr>
        <w:t>各类</w:t>
      </w:r>
      <w:r>
        <w:rPr>
          <w:rFonts w:hint="eastAsia"/>
        </w:rPr>
        <w:t>需求。数据人生管理系统就是</w:t>
      </w:r>
      <w:r w:rsidR="009D45F0">
        <w:rPr>
          <w:rFonts w:hint="eastAsia"/>
        </w:rPr>
        <w:t>旨在</w:t>
      </w:r>
      <w:r>
        <w:rPr>
          <w:rFonts w:hint="eastAsia"/>
        </w:rPr>
        <w:t>研究便捷保存个人</w:t>
      </w:r>
      <w:r w:rsidR="00B677A9">
        <w:rPr>
          <w:rFonts w:hint="eastAsia"/>
        </w:rPr>
        <w:t>隐私数据</w:t>
      </w:r>
      <w:r>
        <w:rPr>
          <w:rFonts w:hint="eastAsia"/>
        </w:rPr>
        <w:t>，并安全地在用户的各类终端上浏览</w:t>
      </w:r>
      <w:r w:rsidR="009D45F0">
        <w:rPr>
          <w:rFonts w:hint="eastAsia"/>
        </w:rPr>
        <w:t>并</w:t>
      </w:r>
      <w:r>
        <w:rPr>
          <w:rFonts w:hint="eastAsia"/>
        </w:rPr>
        <w:t>编辑</w:t>
      </w:r>
      <w:r w:rsidR="00B677A9">
        <w:rPr>
          <w:rFonts w:hint="eastAsia"/>
        </w:rPr>
        <w:t>个人数据的</w:t>
      </w:r>
      <w:r>
        <w:rPr>
          <w:rFonts w:hint="eastAsia"/>
        </w:rPr>
        <w:t>应用。</w:t>
      </w:r>
      <w:r w:rsidR="00B677A9">
        <w:rPr>
          <w:rFonts w:hint="eastAsia"/>
        </w:rPr>
        <w:t xml:space="preserve"> </w:t>
      </w:r>
      <w:r w:rsidRPr="00A24651">
        <w:rPr>
          <w:rFonts w:hint="eastAsia"/>
        </w:rPr>
        <w:t>针对这些问题，采用</w:t>
      </w:r>
      <w:r w:rsidRPr="00A24651">
        <w:rPr>
          <w:rFonts w:hint="eastAsia"/>
        </w:rPr>
        <w:t xml:space="preserve"> </w:t>
      </w:r>
      <w:r>
        <w:t>Next.js</w:t>
      </w:r>
      <w:r w:rsidRPr="00A24651">
        <w:rPr>
          <w:rFonts w:hint="eastAsia"/>
        </w:rPr>
        <w:t xml:space="preserve"> </w:t>
      </w:r>
      <w:r w:rsidR="00B677A9">
        <w:rPr>
          <w:rFonts w:hint="eastAsia"/>
        </w:rPr>
        <w:t>、</w:t>
      </w:r>
      <w:r w:rsidR="00B677A9">
        <w:rPr>
          <w:rFonts w:hint="eastAsia"/>
        </w:rPr>
        <w:t xml:space="preserve"> </w:t>
      </w:r>
      <w:r>
        <w:t>Electron.js</w:t>
      </w:r>
      <w:r w:rsidR="00B677A9">
        <w:t xml:space="preserve"> </w:t>
      </w:r>
      <w:r w:rsidR="00B677A9">
        <w:rPr>
          <w:rFonts w:hint="eastAsia"/>
        </w:rPr>
        <w:t>、</w:t>
      </w:r>
      <w:r w:rsidR="00B677A9">
        <w:rPr>
          <w:rFonts w:hint="eastAsia"/>
        </w:rPr>
        <w:t>React</w:t>
      </w:r>
      <w:r w:rsidR="00B677A9">
        <w:t xml:space="preserve"> Native </w:t>
      </w:r>
      <w:r w:rsidR="009D45F0">
        <w:rPr>
          <w:rFonts w:hint="eastAsia"/>
        </w:rPr>
        <w:t>等</w:t>
      </w:r>
      <w:r w:rsidRPr="00A24651">
        <w:rPr>
          <w:rFonts w:hint="eastAsia"/>
        </w:rPr>
        <w:t>技术，设计并实现了</w:t>
      </w:r>
      <w:r>
        <w:rPr>
          <w:rFonts w:hint="eastAsia"/>
        </w:rPr>
        <w:t>数据人生</w:t>
      </w:r>
      <w:r w:rsidRPr="00A24651">
        <w:rPr>
          <w:rFonts w:hint="eastAsia"/>
        </w:rPr>
        <w:t>管理系统</w:t>
      </w:r>
      <w:r w:rsidR="00B677A9">
        <w:rPr>
          <w:rFonts w:hint="eastAsia"/>
        </w:rPr>
        <w:t>。</w:t>
      </w:r>
      <w:r w:rsidRPr="00A24651">
        <w:rPr>
          <w:rFonts w:hint="eastAsia"/>
        </w:rPr>
        <w:t>前端页面</w:t>
      </w:r>
      <w:r w:rsidR="00B677A9">
        <w:rPr>
          <w:rFonts w:hint="eastAsia"/>
        </w:rPr>
        <w:t>采用基于</w:t>
      </w:r>
      <w:r w:rsidRPr="00A24651">
        <w:rPr>
          <w:rFonts w:hint="eastAsia"/>
        </w:rPr>
        <w:t xml:space="preserve"> React </w:t>
      </w:r>
      <w:r>
        <w:rPr>
          <w:rFonts w:hint="eastAsia"/>
        </w:rPr>
        <w:t>的</w:t>
      </w:r>
      <w:r>
        <w:rPr>
          <w:rFonts w:hint="eastAsia"/>
        </w:rPr>
        <w:t>Next.</w:t>
      </w:r>
      <w:r>
        <w:t>js</w:t>
      </w:r>
      <w:r>
        <w:rPr>
          <w:rFonts w:hint="eastAsia"/>
        </w:rPr>
        <w:t>框架</w:t>
      </w:r>
      <w:r w:rsidR="00B677A9">
        <w:rPr>
          <w:rFonts w:hint="eastAsia"/>
        </w:rPr>
        <w:t>，搭配</w:t>
      </w:r>
      <w:r w:rsidRPr="00A24651">
        <w:rPr>
          <w:rFonts w:hint="eastAsia"/>
        </w:rPr>
        <w:t xml:space="preserve"> </w:t>
      </w:r>
      <w:proofErr w:type="spellStart"/>
      <w:r>
        <w:rPr>
          <w:rFonts w:hint="eastAsia"/>
        </w:rPr>
        <w:t>Tailwind</w:t>
      </w:r>
      <w:r>
        <w:t>CSS</w:t>
      </w:r>
      <w:proofErr w:type="spellEnd"/>
      <w:r w:rsidR="00B677A9">
        <w:t xml:space="preserve"> </w:t>
      </w:r>
      <w:r w:rsidRPr="00A24651">
        <w:rPr>
          <w:rFonts w:hint="eastAsia"/>
        </w:rPr>
        <w:t>构建，</w:t>
      </w:r>
      <w:r w:rsidR="00B677A9">
        <w:rPr>
          <w:rFonts w:hint="eastAsia"/>
        </w:rPr>
        <w:t>配合</w:t>
      </w:r>
      <w:r w:rsidR="00B677A9">
        <w:rPr>
          <w:rFonts w:hint="eastAsia"/>
        </w:rPr>
        <w:t>Electron</w:t>
      </w:r>
      <w:r w:rsidR="00B677A9">
        <w:rPr>
          <w:rFonts w:hint="eastAsia"/>
        </w:rPr>
        <w:t>与</w:t>
      </w:r>
      <w:r w:rsidR="00B677A9">
        <w:rPr>
          <w:rFonts w:hint="eastAsia"/>
        </w:rPr>
        <w:t xml:space="preserve"> React</w:t>
      </w:r>
      <w:r w:rsidR="00B677A9">
        <w:t xml:space="preserve"> Native</w:t>
      </w:r>
      <w:r w:rsidRPr="00A24651">
        <w:rPr>
          <w:rFonts w:hint="eastAsia"/>
        </w:rPr>
        <w:t>有效解决了客户端多端访问问题和</w:t>
      </w:r>
      <w:r w:rsidR="00B677A9">
        <w:rPr>
          <w:rFonts w:hint="eastAsia"/>
        </w:rPr>
        <w:t>页面</w:t>
      </w:r>
      <w:r w:rsidRPr="00A24651">
        <w:rPr>
          <w:rFonts w:hint="eastAsia"/>
        </w:rPr>
        <w:t>性能问题。后端采用</w:t>
      </w:r>
      <w:r w:rsidR="00B677A9">
        <w:rPr>
          <w:rFonts w:hint="eastAsia"/>
        </w:rPr>
        <w:t xml:space="preserve"> Next.</w:t>
      </w:r>
      <w:r w:rsidR="00B677A9">
        <w:t>js</w:t>
      </w:r>
      <w:r w:rsidR="00B677A9">
        <w:rPr>
          <w:rFonts w:hint="eastAsia"/>
        </w:rPr>
        <w:t>配合轻量级后端</w:t>
      </w:r>
      <w:r w:rsidR="0003473F">
        <w:t>express</w:t>
      </w:r>
      <w:r w:rsidR="004F200A">
        <w:t xml:space="preserve"> </w:t>
      </w:r>
      <w:r w:rsidR="004F200A">
        <w:rPr>
          <w:rFonts w:hint="eastAsia"/>
        </w:rPr>
        <w:t>ORM</w:t>
      </w:r>
      <w:r w:rsidR="004F200A">
        <w:t xml:space="preserve"> </w:t>
      </w:r>
      <w:r w:rsidR="004F200A">
        <w:rPr>
          <w:rFonts w:hint="eastAsia"/>
        </w:rPr>
        <w:t>·</w:t>
      </w:r>
      <w:r w:rsidR="004F200A">
        <w:rPr>
          <w:rFonts w:hint="eastAsia"/>
        </w:rPr>
        <w:t>sqlite</w:t>
      </w:r>
      <w:r w:rsidR="004F200A">
        <w:t>3</w:t>
      </w:r>
      <w:r w:rsidR="004F200A">
        <w:rPr>
          <w:rFonts w:hint="eastAsia"/>
        </w:rPr>
        <w:t>·</w:t>
      </w:r>
      <w:r w:rsidRPr="00A24651">
        <w:rPr>
          <w:rFonts w:hint="eastAsia"/>
        </w:rPr>
        <w:t>进行开发，极大地提高了开发效率。项目</w:t>
      </w:r>
      <w:r w:rsidR="00B677A9">
        <w:rPr>
          <w:rFonts w:hint="eastAsia"/>
        </w:rPr>
        <w:t>开放了用户自建数据库</w:t>
      </w:r>
      <w:r w:rsidRPr="00A24651">
        <w:rPr>
          <w:rFonts w:hint="eastAsia"/>
        </w:rPr>
        <w:t>服务</w:t>
      </w:r>
      <w:r w:rsidR="00B677A9">
        <w:rPr>
          <w:rFonts w:hint="eastAsia"/>
        </w:rPr>
        <w:t>并对接了</w:t>
      </w:r>
      <w:proofErr w:type="spellStart"/>
      <w:r w:rsidR="00B677A9">
        <w:rPr>
          <w:rFonts w:hint="eastAsia"/>
        </w:rPr>
        <w:t>webdav</w:t>
      </w:r>
      <w:proofErr w:type="spellEnd"/>
      <w:r w:rsidR="00B677A9">
        <w:t xml:space="preserve"> </w:t>
      </w:r>
      <w:r w:rsidR="00B677A9">
        <w:rPr>
          <w:rFonts w:hint="eastAsia"/>
        </w:rPr>
        <w:t>服务</w:t>
      </w:r>
      <w:r w:rsidRPr="00A24651">
        <w:rPr>
          <w:rFonts w:hint="eastAsia"/>
        </w:rPr>
        <w:t>，在方便用户</w:t>
      </w:r>
      <w:r w:rsidR="00B677A9">
        <w:rPr>
          <w:rFonts w:hint="eastAsia"/>
        </w:rPr>
        <w:t>管理个人隐私数据</w:t>
      </w:r>
      <w:r w:rsidRPr="00A24651">
        <w:rPr>
          <w:rFonts w:hint="eastAsia"/>
        </w:rPr>
        <w:t>同时，也有效避免了</w:t>
      </w:r>
      <w:r w:rsidR="00B677A9">
        <w:rPr>
          <w:rFonts w:hint="eastAsia"/>
        </w:rPr>
        <w:t>数据传递</w:t>
      </w:r>
      <w:r w:rsidR="0003473F">
        <w:rPr>
          <w:rFonts w:hint="eastAsia"/>
        </w:rPr>
        <w:t>繁琐复杂</w:t>
      </w:r>
      <w:r w:rsidR="00B677A9">
        <w:rPr>
          <w:rFonts w:hint="eastAsia"/>
        </w:rPr>
        <w:t>的</w:t>
      </w:r>
      <w:r w:rsidRPr="00A24651">
        <w:rPr>
          <w:rFonts w:hint="eastAsia"/>
        </w:rPr>
        <w:t>问题。</w:t>
      </w:r>
    </w:p>
    <w:p w14:paraId="74C522E5" w14:textId="26A1C595" w:rsidR="00675146" w:rsidRDefault="00541920" w:rsidP="00685BA5">
      <w:pPr>
        <w:ind w:firstLineChars="0" w:firstLine="0"/>
        <w:rPr>
          <w:rFonts w:ascii="黑体" w:eastAsia="黑体" w:hAnsi="黑体"/>
          <w:b/>
        </w:rPr>
        <w:sectPr w:rsidR="00675146" w:rsidSect="00E9359D">
          <w:headerReference w:type="even" r:id="rId15"/>
          <w:headerReference w:type="default" r:id="rId16"/>
          <w:footerReference w:type="even" r:id="rId17"/>
          <w:footerReference w:type="default" r:id="rId18"/>
          <w:headerReference w:type="first" r:id="rId19"/>
          <w:footerReference w:type="first" r:id="rId20"/>
          <w:pgSz w:w="11906" w:h="16838"/>
          <w:pgMar w:top="1701" w:right="1701" w:bottom="1701" w:left="1701" w:header="1134" w:footer="1134" w:gutter="0"/>
          <w:pgNumType w:fmt="upperRoman" w:start="1"/>
          <w:cols w:space="425"/>
          <w:docGrid w:linePitch="326"/>
        </w:sectPr>
      </w:pPr>
      <w:r w:rsidRPr="009755F6">
        <w:rPr>
          <w:rFonts w:ascii="黑体" w:eastAsia="黑体" w:hAnsi="黑体" w:hint="eastAsia"/>
          <w:b/>
        </w:rPr>
        <w:t>关键词：</w:t>
      </w:r>
      <w:r w:rsidR="007A1458">
        <w:rPr>
          <w:rFonts w:ascii="黑体" w:eastAsia="黑体" w:hAnsi="黑体" w:hint="eastAsia"/>
          <w:b/>
        </w:rPr>
        <w:t xml:space="preserve"> </w:t>
      </w:r>
      <w:r w:rsidR="007A1458">
        <w:rPr>
          <w:rFonts w:ascii="黑体" w:eastAsia="黑体" w:hAnsi="黑体"/>
          <w:b/>
        </w:rPr>
        <w:t xml:space="preserve">      </w:t>
      </w:r>
      <w:r w:rsidR="00B677A9">
        <w:rPr>
          <w:rFonts w:ascii="黑体" w:eastAsia="黑体" w:hAnsi="黑体"/>
          <w:b/>
        </w:rPr>
        <w:t xml:space="preserve"> </w:t>
      </w:r>
      <w:r w:rsidR="00B677A9">
        <w:rPr>
          <w:rFonts w:ascii="黑体" w:eastAsia="黑体" w:hAnsi="黑体" w:hint="eastAsia"/>
          <w:b/>
        </w:rPr>
        <w:t>个人数据；Reac</w:t>
      </w:r>
      <w:r w:rsidR="00B677A9">
        <w:rPr>
          <w:rFonts w:ascii="黑体" w:eastAsia="黑体" w:hAnsi="黑体"/>
          <w:b/>
        </w:rPr>
        <w:t>t</w:t>
      </w:r>
      <w:r w:rsidR="00B677A9">
        <w:rPr>
          <w:rFonts w:ascii="黑体" w:eastAsia="黑体" w:hAnsi="黑体" w:hint="eastAsia"/>
          <w:b/>
        </w:rPr>
        <w:t>；Next</w:t>
      </w:r>
      <w:r w:rsidR="00B677A9">
        <w:rPr>
          <w:rFonts w:ascii="黑体" w:eastAsia="黑体" w:hAnsi="黑体"/>
          <w:b/>
        </w:rPr>
        <w:t>.js</w:t>
      </w:r>
      <w:r w:rsidR="00B677A9">
        <w:rPr>
          <w:rFonts w:ascii="黑体" w:eastAsia="黑体" w:hAnsi="黑体" w:hint="eastAsia"/>
          <w:b/>
        </w:rPr>
        <w:t>；Electron；React</w:t>
      </w:r>
      <w:r w:rsidR="00B677A9">
        <w:rPr>
          <w:rFonts w:ascii="黑体" w:eastAsia="黑体" w:hAnsi="黑体"/>
          <w:b/>
        </w:rPr>
        <w:t xml:space="preserve"> </w:t>
      </w:r>
      <w:r w:rsidR="00B677A9">
        <w:rPr>
          <w:rFonts w:ascii="黑体" w:eastAsia="黑体" w:hAnsi="黑体" w:hint="eastAsia"/>
          <w:b/>
        </w:rPr>
        <w:t>Native；</w:t>
      </w:r>
    </w:p>
    <w:p w14:paraId="49D8A46D" w14:textId="77777777" w:rsidR="005F08A6" w:rsidRDefault="005F08A6" w:rsidP="00685BA5">
      <w:pPr>
        <w:widowControl/>
        <w:snapToGrid/>
        <w:spacing w:line="240" w:lineRule="auto"/>
        <w:ind w:firstLineChars="0" w:firstLine="0"/>
        <w:jc w:val="left"/>
      </w:pPr>
    </w:p>
    <w:p w14:paraId="3CEC3A7A" w14:textId="35CA384D" w:rsidR="004B788A" w:rsidRPr="004B788A" w:rsidRDefault="004B788A" w:rsidP="00685BA5">
      <w:pPr>
        <w:pStyle w:val="1"/>
        <w:ind w:firstLine="600"/>
      </w:pPr>
      <w:r>
        <w:t>A</w:t>
      </w:r>
      <w:r w:rsidRPr="004B788A">
        <w:t>bstract</w:t>
      </w:r>
    </w:p>
    <w:p w14:paraId="6A320847" w14:textId="71FE751D" w:rsidR="00E37EF4" w:rsidRDefault="00B677A9" w:rsidP="00B677A9">
      <w:pPr>
        <w:ind w:firstLine="480"/>
        <w:jc w:val="left"/>
        <w:rPr>
          <w:rFonts w:eastAsiaTheme="minorEastAsia"/>
        </w:rPr>
      </w:pPr>
      <w:r w:rsidRPr="00B677A9">
        <w:rPr>
          <w:rFonts w:eastAsiaTheme="minorEastAsia"/>
        </w:rPr>
        <w:t xml:space="preserve">In the era of data explosion, personal data is growing rapidly, and the need to store personal data securely and privately is also growing, but at present, such applications cannot fully meet the various needs of users regarding the preservation of their private data. Data Life Management System is an application that studies how to save personal data easily and securely browse and edit personal data on various terminals of users. To address these issues, we designed and implemented the Data Life Management System using Next.js, Electron.js, and React Native technologies. The front-end pages are built with React-based Next.js framework and </w:t>
      </w:r>
      <w:proofErr w:type="spellStart"/>
      <w:r w:rsidRPr="00B677A9">
        <w:rPr>
          <w:rFonts w:eastAsiaTheme="minorEastAsia"/>
        </w:rPr>
        <w:t>TailwindCSS</w:t>
      </w:r>
      <w:proofErr w:type="spellEnd"/>
      <w:r w:rsidRPr="00B677A9">
        <w:rPr>
          <w:rFonts w:eastAsiaTheme="minorEastAsia"/>
        </w:rPr>
        <w:t xml:space="preserve">, and Electron and React Native effectively solve the problems of client-side multi-terminal access and page performance. The backend is developed using Next.js with lightweight backend </w:t>
      </w:r>
      <w:proofErr w:type="spellStart"/>
      <w:r w:rsidRPr="00B677A9">
        <w:rPr>
          <w:rFonts w:eastAsiaTheme="minorEastAsia"/>
        </w:rPr>
        <w:t>tRPC</w:t>
      </w:r>
      <w:proofErr w:type="spellEnd"/>
      <w:r w:rsidRPr="00B677A9">
        <w:rPr>
          <w:rFonts w:eastAsiaTheme="minorEastAsia"/>
        </w:rPr>
        <w:t xml:space="preserve">, which greatly improves the development efficiency. The project is open to user-built database services and docked to the </w:t>
      </w:r>
      <w:proofErr w:type="spellStart"/>
      <w:r w:rsidRPr="00B677A9">
        <w:rPr>
          <w:rFonts w:eastAsiaTheme="minorEastAsia"/>
        </w:rPr>
        <w:t>webdav</w:t>
      </w:r>
      <w:proofErr w:type="spellEnd"/>
      <w:r w:rsidRPr="00B677A9">
        <w:rPr>
          <w:rFonts w:eastAsiaTheme="minorEastAsia"/>
        </w:rPr>
        <w:t xml:space="preserve"> service, which is convenient for users to manage their private data and also effectively avoid the problem of complicated data transfer.</w:t>
      </w:r>
    </w:p>
    <w:p w14:paraId="49DFD877" w14:textId="77777777" w:rsidR="00B677A9" w:rsidRPr="00B677A9" w:rsidRDefault="00B677A9" w:rsidP="00B677A9">
      <w:pPr>
        <w:ind w:firstLine="480"/>
        <w:jc w:val="left"/>
        <w:rPr>
          <w:rFonts w:eastAsiaTheme="minorEastAsia"/>
        </w:rPr>
      </w:pPr>
    </w:p>
    <w:p w14:paraId="7C9A06E6" w14:textId="2DEC70BB" w:rsidR="00BE6251" w:rsidRPr="00AA58F4" w:rsidRDefault="00E37EF4" w:rsidP="00685BA5">
      <w:pPr>
        <w:widowControl/>
        <w:snapToGrid/>
        <w:spacing w:line="240" w:lineRule="auto"/>
        <w:ind w:firstLineChars="0" w:firstLine="0"/>
        <w:jc w:val="left"/>
        <w:rPr>
          <w:rFonts w:eastAsiaTheme="minorEastAsia"/>
          <w:b/>
        </w:rPr>
      </w:pPr>
      <w:r w:rsidRPr="00AA58F4">
        <w:rPr>
          <w:rFonts w:eastAsia="黑体"/>
          <w:b/>
        </w:rPr>
        <w:t xml:space="preserve">Key </w:t>
      </w:r>
      <w:r w:rsidR="00373F36" w:rsidRPr="00AA58F4">
        <w:rPr>
          <w:rFonts w:eastAsia="黑体"/>
          <w:b/>
        </w:rPr>
        <w:t>w</w:t>
      </w:r>
      <w:r w:rsidRPr="00AA58F4">
        <w:rPr>
          <w:rFonts w:eastAsia="黑体"/>
          <w:b/>
        </w:rPr>
        <w:t>ord</w:t>
      </w:r>
      <w:r w:rsidR="00373F36" w:rsidRPr="00AA58F4">
        <w:rPr>
          <w:rFonts w:eastAsia="黑体"/>
          <w:b/>
        </w:rPr>
        <w:t>s:</w:t>
      </w:r>
      <w:r w:rsidR="00B677A9">
        <w:rPr>
          <w:rFonts w:eastAsia="黑体"/>
          <w:b/>
        </w:rPr>
        <w:t xml:space="preserve"> </w:t>
      </w:r>
      <w:r w:rsidR="00B677A9">
        <w:rPr>
          <w:rFonts w:ascii="黑体" w:eastAsia="黑体" w:hAnsi="黑体"/>
          <w:b/>
        </w:rPr>
        <w:t>P</w:t>
      </w:r>
      <w:r w:rsidR="00B677A9">
        <w:rPr>
          <w:rFonts w:ascii="黑体" w:eastAsia="黑体" w:hAnsi="黑体" w:hint="eastAsia"/>
          <w:b/>
        </w:rPr>
        <w:t>ersonal</w:t>
      </w:r>
      <w:r w:rsidR="00B677A9">
        <w:rPr>
          <w:rFonts w:ascii="黑体" w:eastAsia="黑体" w:hAnsi="黑体"/>
          <w:b/>
        </w:rPr>
        <w:t xml:space="preserve"> Data</w:t>
      </w:r>
      <w:r w:rsidR="00B677A9">
        <w:rPr>
          <w:rFonts w:ascii="黑体" w:eastAsia="黑体" w:hAnsi="黑体" w:hint="eastAsia"/>
          <w:b/>
        </w:rPr>
        <w:t>；Reac</w:t>
      </w:r>
      <w:r w:rsidR="00B677A9">
        <w:rPr>
          <w:rFonts w:ascii="黑体" w:eastAsia="黑体" w:hAnsi="黑体"/>
          <w:b/>
        </w:rPr>
        <w:t>t</w:t>
      </w:r>
      <w:r w:rsidR="00B677A9">
        <w:rPr>
          <w:rFonts w:ascii="黑体" w:eastAsia="黑体" w:hAnsi="黑体" w:hint="eastAsia"/>
          <w:b/>
        </w:rPr>
        <w:t>；Next</w:t>
      </w:r>
      <w:r w:rsidR="00B677A9">
        <w:rPr>
          <w:rFonts w:ascii="黑体" w:eastAsia="黑体" w:hAnsi="黑体"/>
          <w:b/>
        </w:rPr>
        <w:t>.js</w:t>
      </w:r>
      <w:r w:rsidR="00B677A9">
        <w:rPr>
          <w:rFonts w:ascii="黑体" w:eastAsia="黑体" w:hAnsi="黑体" w:hint="eastAsia"/>
          <w:b/>
        </w:rPr>
        <w:t>；Electron；React</w:t>
      </w:r>
      <w:r w:rsidR="00B677A9">
        <w:rPr>
          <w:rFonts w:ascii="黑体" w:eastAsia="黑体" w:hAnsi="黑体"/>
          <w:b/>
        </w:rPr>
        <w:t xml:space="preserve"> </w:t>
      </w:r>
      <w:r w:rsidR="00B677A9">
        <w:rPr>
          <w:rFonts w:ascii="黑体" w:eastAsia="黑体" w:hAnsi="黑体" w:hint="eastAsia"/>
          <w:b/>
        </w:rPr>
        <w:t>Native；</w:t>
      </w:r>
    </w:p>
    <w:p w14:paraId="1728BF8B" w14:textId="0C27E358" w:rsidR="0041724A" w:rsidRPr="00AA58F4" w:rsidRDefault="00BE6251" w:rsidP="00685BA5">
      <w:pPr>
        <w:widowControl/>
        <w:snapToGrid/>
        <w:spacing w:line="240" w:lineRule="auto"/>
        <w:ind w:firstLineChars="450" w:firstLine="1084"/>
        <w:jc w:val="left"/>
        <w:rPr>
          <w:b/>
        </w:rPr>
        <w:sectPr w:rsidR="0041724A" w:rsidRPr="00AA58F4" w:rsidSect="00E9359D">
          <w:headerReference w:type="even" r:id="rId21"/>
          <w:pgSz w:w="11906" w:h="16838"/>
          <w:pgMar w:top="1701" w:right="1701" w:bottom="1701" w:left="2268" w:header="1134" w:footer="1134" w:gutter="0"/>
          <w:pgNumType w:fmt="upperRoman"/>
          <w:cols w:space="425"/>
          <w:docGrid w:linePitch="326"/>
        </w:sectPr>
      </w:pPr>
      <w:r w:rsidRPr="00AA58F4">
        <w:rPr>
          <w:rFonts w:eastAsiaTheme="minorEastAsia"/>
          <w:b/>
        </w:rPr>
        <w:t xml:space="preserve"> </w:t>
      </w:r>
    </w:p>
    <w:p w14:paraId="1148F816" w14:textId="77777777" w:rsidR="004047EE" w:rsidRPr="00AB4068" w:rsidRDefault="00714D31" w:rsidP="00685BA5">
      <w:pPr>
        <w:pStyle w:val="1"/>
        <w:ind w:firstLine="600"/>
      </w:pPr>
      <w:r>
        <w:rPr>
          <w:rFonts w:hint="eastAsia"/>
        </w:rPr>
        <w:lastRenderedPageBreak/>
        <w:t>第</w:t>
      </w:r>
      <w:r>
        <w:rPr>
          <w:rFonts w:hint="eastAsia"/>
        </w:rPr>
        <w:t>1</w:t>
      </w:r>
      <w:r w:rsidR="00AB4068" w:rsidRPr="00AB4068">
        <w:rPr>
          <w:rFonts w:hint="eastAsia"/>
        </w:rPr>
        <w:t>章</w:t>
      </w:r>
      <w:r w:rsidR="00AB4068" w:rsidRPr="00AB4068">
        <w:rPr>
          <w:rFonts w:hint="eastAsia"/>
        </w:rPr>
        <w:t xml:space="preserve"> </w:t>
      </w:r>
      <w:r w:rsidR="007A1458">
        <w:rPr>
          <w:rFonts w:hint="eastAsia"/>
        </w:rPr>
        <w:t>文献综述</w:t>
      </w:r>
    </w:p>
    <w:p w14:paraId="37622D7F" w14:textId="77777777" w:rsidR="005B6392" w:rsidRDefault="005B6392" w:rsidP="00685BA5">
      <w:pPr>
        <w:pStyle w:val="2"/>
        <w:spacing w:before="120"/>
        <w:ind w:firstLineChars="0" w:firstLine="0"/>
      </w:pPr>
      <w:r>
        <w:rPr>
          <w:rFonts w:hint="eastAsia"/>
        </w:rPr>
        <w:t>1.1</w:t>
      </w:r>
      <w:r w:rsidR="007A1458">
        <w:t xml:space="preserve"> </w:t>
      </w:r>
      <w:r>
        <w:rPr>
          <w:rFonts w:hint="eastAsia"/>
        </w:rPr>
        <w:t>研究目的及意义</w:t>
      </w:r>
    </w:p>
    <w:p w14:paraId="4EF98C8E" w14:textId="0A89D571" w:rsidR="007A1458" w:rsidRDefault="007A1458" w:rsidP="00685BA5">
      <w:pPr>
        <w:ind w:firstLine="480"/>
        <w:jc w:val="left"/>
        <w:rPr>
          <w:rFonts w:ascii="宋体" w:hAnsi="宋体"/>
        </w:rPr>
      </w:pPr>
    </w:p>
    <w:p w14:paraId="64CE179B" w14:textId="453FA3DF" w:rsidR="00B32F13" w:rsidRDefault="0003473F" w:rsidP="00685BA5">
      <w:pPr>
        <w:ind w:firstLine="480"/>
        <w:jc w:val="left"/>
        <w:rPr>
          <w:rFonts w:ascii="宋体" w:hAnsi="宋体"/>
        </w:rPr>
      </w:pPr>
      <w:r w:rsidRPr="0003473F">
        <w:rPr>
          <w:rFonts w:ascii="宋体" w:hAnsi="宋体" w:hint="eastAsia"/>
        </w:rPr>
        <w:t>数据</w:t>
      </w:r>
      <w:r>
        <w:rPr>
          <w:rFonts w:ascii="宋体" w:hAnsi="宋体" w:hint="eastAsia"/>
        </w:rPr>
        <w:t>人生</w:t>
      </w:r>
      <w:r w:rsidRPr="0003473F">
        <w:rPr>
          <w:rFonts w:ascii="宋体" w:hAnsi="宋体" w:hint="eastAsia"/>
        </w:rPr>
        <w:t>管理系统是一个旨在安全地存储和管理个人数据的应用程序。它允许用户在多个设备上轻松浏览和编辑他们的个人数据。数据人生管理系统使用户能够安全地存储、管理和分享数据，并为用户提供对其数据和谁可以访问数据的控制。LDMS还提供诸如数据加密和数据访问控制等功能。LDMS可以用</w:t>
      </w:r>
      <w:r>
        <w:rPr>
          <w:rFonts w:ascii="宋体" w:hAnsi="宋体" w:hint="eastAsia"/>
        </w:rPr>
        <w:t>作</w:t>
      </w:r>
      <w:r w:rsidRPr="0003473F">
        <w:rPr>
          <w:rFonts w:ascii="宋体" w:hAnsi="宋体" w:hint="eastAsia"/>
        </w:rPr>
        <w:t>存储</w:t>
      </w:r>
      <w:r w:rsidR="009D45F0">
        <w:rPr>
          <w:rFonts w:ascii="宋体" w:hAnsi="宋体" w:hint="eastAsia"/>
        </w:rPr>
        <w:t>个人</w:t>
      </w:r>
      <w:r w:rsidRPr="0003473F">
        <w:rPr>
          <w:rFonts w:ascii="宋体" w:hAnsi="宋体" w:hint="eastAsia"/>
        </w:rPr>
        <w:t>数据</w:t>
      </w:r>
      <w:r w:rsidR="009D45F0" w:rsidRPr="0003473F">
        <w:rPr>
          <w:rFonts w:ascii="宋体" w:hAnsi="宋体" w:hint="eastAsia"/>
        </w:rPr>
        <w:t>的安全私人数据库。</w:t>
      </w:r>
      <w:r w:rsidRPr="0003473F">
        <w:rPr>
          <w:rFonts w:ascii="宋体" w:hAnsi="宋体" w:hint="eastAsia"/>
        </w:rPr>
        <w:t>如联系信息</w:t>
      </w:r>
      <w:r>
        <w:rPr>
          <w:rFonts w:ascii="宋体" w:hAnsi="宋体" w:hint="eastAsia"/>
        </w:rPr>
        <w:t>、个人日记、私房食谱</w:t>
      </w:r>
      <w:r w:rsidR="009D45F0">
        <w:rPr>
          <w:rFonts w:ascii="宋体" w:hAnsi="宋体" w:hint="eastAsia"/>
        </w:rPr>
        <w:t>、</w:t>
      </w:r>
      <w:r w:rsidR="009D45F0" w:rsidRPr="009D45F0">
        <w:rPr>
          <w:rFonts w:ascii="宋体" w:hAnsi="宋体" w:hint="eastAsia"/>
        </w:rPr>
        <w:t>日常待办打卡、日常记账、跑步记录、读书/观影笔记</w:t>
      </w:r>
      <w:r w:rsidR="009D45F0">
        <w:rPr>
          <w:rFonts w:ascii="宋体" w:hAnsi="宋体" w:hint="eastAsia"/>
        </w:rPr>
        <w:t>、</w:t>
      </w:r>
      <w:r w:rsidR="009D45F0" w:rsidRPr="0003473F">
        <w:rPr>
          <w:rFonts w:ascii="宋体" w:hAnsi="宋体" w:hint="eastAsia"/>
        </w:rPr>
        <w:t>医疗记录</w:t>
      </w:r>
      <w:r w:rsidRPr="0003473F">
        <w:rPr>
          <w:rFonts w:ascii="宋体" w:hAnsi="宋体" w:hint="eastAsia"/>
        </w:rPr>
        <w:t>，以及更多</w:t>
      </w:r>
      <w:r>
        <w:rPr>
          <w:rFonts w:ascii="宋体" w:hAnsi="宋体" w:hint="eastAsia"/>
        </w:rPr>
        <w:t>不同的个人数据</w:t>
      </w:r>
      <w:r w:rsidR="009D45F0">
        <w:rPr>
          <w:rFonts w:ascii="宋体" w:hAnsi="宋体" w:hint="eastAsia"/>
        </w:rPr>
        <w:t>。</w:t>
      </w:r>
    </w:p>
    <w:p w14:paraId="4A9FD791" w14:textId="711DBB93" w:rsidR="00B32F13" w:rsidRPr="00C405F2" w:rsidRDefault="00B32F13" w:rsidP="00685BA5">
      <w:pPr>
        <w:ind w:firstLine="480"/>
        <w:jc w:val="left"/>
        <w:rPr>
          <w:rFonts w:ascii="宋体" w:hAnsi="宋体"/>
        </w:rPr>
      </w:pPr>
    </w:p>
    <w:p w14:paraId="1CB1F7CE" w14:textId="727C67FC" w:rsidR="00B32F13" w:rsidRDefault="00B32F13" w:rsidP="00685BA5">
      <w:pPr>
        <w:ind w:firstLine="480"/>
        <w:jc w:val="left"/>
        <w:rPr>
          <w:rFonts w:ascii="宋体" w:hAnsi="宋体"/>
        </w:rPr>
      </w:pPr>
    </w:p>
    <w:p w14:paraId="29AE19B2" w14:textId="77777777" w:rsidR="00B32F13" w:rsidRPr="00D1244E" w:rsidRDefault="00B32F13" w:rsidP="00685BA5">
      <w:pPr>
        <w:ind w:firstLine="480"/>
        <w:jc w:val="left"/>
        <w:rPr>
          <w:rFonts w:ascii="宋体" w:hAnsi="宋体"/>
        </w:rPr>
      </w:pPr>
    </w:p>
    <w:p w14:paraId="003CA0B6" w14:textId="77777777" w:rsidR="009846D8" w:rsidRDefault="005B6392" w:rsidP="00685BA5">
      <w:pPr>
        <w:pStyle w:val="2"/>
        <w:spacing w:before="120"/>
        <w:ind w:firstLineChars="0" w:firstLine="0"/>
      </w:pPr>
      <w:r>
        <w:rPr>
          <w:rFonts w:hint="eastAsia"/>
        </w:rPr>
        <w:t>1.2</w:t>
      </w:r>
      <w:r w:rsidR="007A1458">
        <w:rPr>
          <w:rFonts w:hint="eastAsia"/>
        </w:rPr>
        <w:t xml:space="preserve"> </w:t>
      </w:r>
      <w:r w:rsidR="007A1458">
        <w:rPr>
          <w:rFonts w:hint="eastAsia"/>
        </w:rPr>
        <w:t>国内外研究现状</w:t>
      </w:r>
    </w:p>
    <w:p w14:paraId="3D68A598" w14:textId="37D0A67E" w:rsidR="005B6392" w:rsidRPr="00D345C2" w:rsidRDefault="00176E18" w:rsidP="00685BA5">
      <w:pPr>
        <w:pStyle w:val="3"/>
        <w:spacing w:before="120"/>
        <w:ind w:firstLine="480"/>
      </w:pPr>
      <w:r w:rsidRPr="009777D1">
        <w:rPr>
          <w:rFonts w:hint="eastAsia"/>
        </w:rPr>
        <w:t>1</w:t>
      </w:r>
      <w:r w:rsidRPr="009777D1">
        <w:t>.2.1</w:t>
      </w:r>
      <w:r w:rsidR="00AC36FA" w:rsidRPr="009777D1">
        <w:t xml:space="preserve"> </w:t>
      </w:r>
      <w:r w:rsidR="005E030E">
        <w:rPr>
          <w:rFonts w:hint="eastAsia"/>
        </w:rPr>
        <w:t>基于</w:t>
      </w:r>
      <w:r w:rsidR="005E030E">
        <w:rPr>
          <w:rFonts w:hint="eastAsia"/>
        </w:rPr>
        <w:t>React</w:t>
      </w:r>
      <w:r w:rsidR="005E030E">
        <w:rPr>
          <w:rFonts w:hint="eastAsia"/>
        </w:rPr>
        <w:t>的</w:t>
      </w:r>
      <w:r w:rsidR="009D45F0" w:rsidRPr="005E030E">
        <w:t>Next.js</w:t>
      </w:r>
      <w:r w:rsidR="00D345C2" w:rsidRPr="00D345C2">
        <w:rPr>
          <w:rFonts w:hint="eastAsia"/>
        </w:rPr>
        <w:t xml:space="preserve"> </w:t>
      </w:r>
      <w:r w:rsidR="00D345C2" w:rsidRPr="00D345C2">
        <w:rPr>
          <w:rFonts w:ascii="宋体" w:hAnsi="宋体" w:hint="eastAsia"/>
        </w:rPr>
        <w:t>框架在软件开发中的应用</w:t>
      </w:r>
    </w:p>
    <w:p w14:paraId="4CE29067" w14:textId="73068323" w:rsidR="009D45F0" w:rsidRPr="008F00A7" w:rsidRDefault="00B75C2E" w:rsidP="00B75C2E">
      <w:pPr>
        <w:ind w:firstLine="480"/>
        <w:jc w:val="left"/>
        <w:rPr>
          <w:rFonts w:ascii="宋体" w:hAnsi="宋体"/>
        </w:rPr>
      </w:pPr>
      <w:r w:rsidRPr="00E21BAE">
        <w:rPr>
          <w:kern w:val="0"/>
          <w:szCs w:val="24"/>
        </w:rPr>
        <w:t>柳海燕</w:t>
      </w:r>
      <w:r>
        <w:rPr>
          <w:rFonts w:hint="eastAsia"/>
          <w:kern w:val="0"/>
          <w:szCs w:val="24"/>
        </w:rPr>
        <w:t>等</w:t>
      </w:r>
      <w:r w:rsidR="005E030E">
        <w:rPr>
          <w:rStyle w:val="afd"/>
          <w:kern w:val="0"/>
          <w:szCs w:val="24"/>
        </w:rPr>
        <w:endnoteReference w:id="1"/>
      </w:r>
      <w:r w:rsidR="005E030E">
        <w:rPr>
          <w:rFonts w:ascii="宋体" w:hAnsi="宋体" w:hint="eastAsia"/>
        </w:rPr>
        <w:t>R</w:t>
      </w:r>
      <w:r w:rsidR="009D45F0">
        <w:rPr>
          <w:rFonts w:ascii="宋体" w:hAnsi="宋体" w:hint="eastAsia"/>
        </w:rPr>
        <w:t>eact是</w:t>
      </w:r>
      <w:r w:rsidR="00CC7373">
        <w:rPr>
          <w:rFonts w:ascii="宋体" w:hAnsi="宋体" w:hint="eastAsia"/>
        </w:rPr>
        <w:t>于</w:t>
      </w:r>
      <w:r>
        <w:rPr>
          <w:rFonts w:ascii="宋体" w:hAnsi="宋体" w:hint="eastAsia"/>
        </w:rPr>
        <w:t>2</w:t>
      </w:r>
      <w:r>
        <w:rPr>
          <w:rFonts w:ascii="宋体" w:hAnsi="宋体"/>
        </w:rPr>
        <w:t>013</w:t>
      </w:r>
      <w:r>
        <w:rPr>
          <w:rFonts w:ascii="宋体" w:hAnsi="宋体" w:hint="eastAsia"/>
        </w:rPr>
        <w:t>年开源的web框架，</w:t>
      </w:r>
      <w:r w:rsidRPr="00B75C2E">
        <w:rPr>
          <w:rFonts w:ascii="宋体" w:hAnsi="宋体" w:hint="eastAsia"/>
        </w:rPr>
        <w:t>React 将 DOM 抽象为虚拟 DOM 的特性，使我们在开发</w:t>
      </w:r>
      <w:r>
        <w:rPr>
          <w:rFonts w:ascii="宋体" w:hAnsi="宋体" w:hint="eastAsia"/>
        </w:rPr>
        <w:t>过程中无需担心</w:t>
      </w:r>
      <w:r w:rsidRPr="00B75C2E">
        <w:rPr>
          <w:rFonts w:ascii="宋体" w:hAnsi="宋体" w:hint="eastAsia"/>
        </w:rPr>
        <w:t>性能问题可以根据需要随时刷新整个页面</w:t>
      </w:r>
      <w:r w:rsidR="005E030E">
        <w:rPr>
          <w:rFonts w:ascii="宋体" w:hAnsi="宋体" w:hint="eastAsia"/>
        </w:rPr>
        <w:t>。</w:t>
      </w:r>
      <w:r w:rsidR="00D345C2" w:rsidRPr="00D345C2">
        <w:rPr>
          <w:rFonts w:ascii="宋体" w:hAnsi="宋体" w:hint="eastAsia"/>
        </w:rPr>
        <w:t>张 根 [1]、秦子实[2]等用 React 构建网站前端开发，郝骏[3]、沈超[4]等用 React Native 开 发 原 生 移 动 应 用 ，SUBRAMANIAN V[5] 为 使 用 React 构建现代应用提供了完整技术</w:t>
      </w:r>
      <w:proofErr w:type="gramStart"/>
      <w:r w:rsidR="00D345C2" w:rsidRPr="00D345C2">
        <w:rPr>
          <w:rFonts w:ascii="宋体" w:hAnsi="宋体" w:hint="eastAsia"/>
        </w:rPr>
        <w:t>栈</w:t>
      </w:r>
      <w:proofErr w:type="gramEnd"/>
      <w:r w:rsidR="00D345C2" w:rsidRPr="00D345C2">
        <w:rPr>
          <w:rFonts w:ascii="宋体" w:hAnsi="宋体" w:hint="eastAsia"/>
        </w:rPr>
        <w:t>解决方案，从而形成对 React 技术的完美补充。</w:t>
      </w:r>
    </w:p>
    <w:p w14:paraId="142935FC" w14:textId="0C08CE81" w:rsidR="00B32F13" w:rsidRDefault="00B32F13" w:rsidP="00685BA5">
      <w:pPr>
        <w:ind w:firstLine="480"/>
        <w:jc w:val="left"/>
        <w:rPr>
          <w:rFonts w:ascii="宋体" w:hAnsi="宋体"/>
        </w:rPr>
      </w:pPr>
    </w:p>
    <w:p w14:paraId="1FB2044C" w14:textId="6634721C" w:rsidR="009D45F0" w:rsidRDefault="009D45F0" w:rsidP="00206638">
      <w:pPr>
        <w:ind w:firstLine="480"/>
        <w:jc w:val="left"/>
        <w:rPr>
          <w:rFonts w:ascii="宋体" w:hAnsi="宋体"/>
        </w:rPr>
      </w:pPr>
      <w:r>
        <w:rPr>
          <w:rFonts w:ascii="宋体" w:hAnsi="宋体" w:hint="eastAsia"/>
        </w:rPr>
        <w:t>Next</w:t>
      </w:r>
      <w:r>
        <w:rPr>
          <w:rFonts w:ascii="宋体" w:hAnsi="宋体"/>
        </w:rPr>
        <w:t>.js</w:t>
      </w:r>
      <w:r w:rsidRPr="009D45F0">
        <w:rPr>
          <w:rFonts w:ascii="宋体" w:hAnsi="宋体" w:hint="eastAsia"/>
        </w:rPr>
        <w:t xml:space="preserve">是 </w:t>
      </w:r>
      <w:r>
        <w:rPr>
          <w:rFonts w:ascii="宋体" w:hAnsi="宋体"/>
        </w:rPr>
        <w:t>Vercel</w:t>
      </w:r>
      <w:r>
        <w:rPr>
          <w:rFonts w:ascii="宋体" w:hAnsi="宋体" w:hint="eastAsia"/>
        </w:rPr>
        <w:t>公司基于React</w:t>
      </w:r>
      <w:r w:rsidRPr="009D45F0">
        <w:rPr>
          <w:rFonts w:ascii="宋体" w:hAnsi="宋体" w:hint="eastAsia"/>
        </w:rPr>
        <w:t>于201</w:t>
      </w:r>
      <w:r>
        <w:rPr>
          <w:rFonts w:ascii="宋体" w:hAnsi="宋体"/>
        </w:rPr>
        <w:t>8</w:t>
      </w:r>
      <w:r w:rsidRPr="009D45F0">
        <w:rPr>
          <w:rFonts w:ascii="宋体" w:hAnsi="宋体" w:hint="eastAsia"/>
        </w:rPr>
        <w:t>年开源的</w:t>
      </w:r>
      <w:r>
        <w:rPr>
          <w:rFonts w:ascii="宋体" w:hAnsi="宋体" w:hint="eastAsia"/>
        </w:rPr>
        <w:t>fullstack</w:t>
      </w:r>
      <w:r>
        <w:rPr>
          <w:rFonts w:ascii="宋体" w:hAnsi="宋体"/>
        </w:rPr>
        <w:t xml:space="preserve"> </w:t>
      </w:r>
      <w:r>
        <w:rPr>
          <w:rFonts w:ascii="宋体" w:hAnsi="宋体" w:hint="eastAsia"/>
        </w:rPr>
        <w:t>web</w:t>
      </w:r>
      <w:r w:rsidRPr="009D45F0">
        <w:rPr>
          <w:rFonts w:ascii="宋体" w:hAnsi="宋体" w:hint="eastAsia"/>
        </w:rPr>
        <w:t>框架</w:t>
      </w:r>
      <w:r w:rsidR="004D0B1C">
        <w:rPr>
          <w:rStyle w:val="afd"/>
          <w:rFonts w:ascii="宋体" w:hAnsi="宋体"/>
        </w:rPr>
        <w:endnoteReference w:id="2"/>
      </w:r>
      <w:r>
        <w:rPr>
          <w:rFonts w:ascii="宋体" w:hAnsi="宋体" w:hint="eastAsia"/>
        </w:rPr>
        <w:t>，Next.</w:t>
      </w:r>
      <w:r>
        <w:rPr>
          <w:rFonts w:ascii="宋体" w:hAnsi="宋体"/>
        </w:rPr>
        <w:t>js</w:t>
      </w:r>
      <w:r w:rsidRPr="009D45F0">
        <w:rPr>
          <w:rFonts w:ascii="宋体" w:hAnsi="宋体" w:hint="eastAsia"/>
        </w:rPr>
        <w:t xml:space="preserve"> 将</w:t>
      </w:r>
      <w:r>
        <w:rPr>
          <w:rFonts w:ascii="宋体" w:hAnsi="宋体" w:hint="eastAsia"/>
        </w:rPr>
        <w:t>应用开发需要用到的各类琐碎功能整合</w:t>
      </w:r>
      <w:r w:rsidRPr="009D45F0">
        <w:rPr>
          <w:rFonts w:ascii="宋体" w:hAnsi="宋体" w:hint="eastAsia"/>
        </w:rPr>
        <w:t>的特性</w:t>
      </w:r>
      <w:r w:rsidR="00206638">
        <w:rPr>
          <w:rFonts w:ascii="宋体" w:hAnsi="宋体" w:hint="eastAsia"/>
        </w:rPr>
        <w:t>，并且具有server</w:t>
      </w:r>
      <w:r w:rsidR="00206638">
        <w:rPr>
          <w:rFonts w:ascii="宋体" w:hAnsi="宋体"/>
        </w:rPr>
        <w:t>-</w:t>
      </w:r>
      <w:r w:rsidR="00206638">
        <w:rPr>
          <w:rFonts w:ascii="宋体" w:hAnsi="宋体" w:hint="eastAsia"/>
        </w:rPr>
        <w:t>side</w:t>
      </w:r>
      <w:r w:rsidR="00206638">
        <w:rPr>
          <w:rFonts w:ascii="宋体" w:hAnsi="宋体"/>
        </w:rPr>
        <w:t xml:space="preserve"> </w:t>
      </w:r>
      <w:r w:rsidR="00206638">
        <w:rPr>
          <w:rFonts w:ascii="宋体" w:hAnsi="宋体" w:hint="eastAsia"/>
        </w:rPr>
        <w:t>rendering</w:t>
      </w:r>
      <w:r w:rsidR="00206638">
        <w:rPr>
          <w:rFonts w:ascii="宋体" w:hAnsi="宋体"/>
        </w:rPr>
        <w:t xml:space="preserve"> (</w:t>
      </w:r>
      <w:proofErr w:type="spellStart"/>
      <w:r w:rsidR="00206638">
        <w:rPr>
          <w:rFonts w:ascii="宋体" w:hAnsi="宋体"/>
        </w:rPr>
        <w:t>ssr</w:t>
      </w:r>
      <w:proofErr w:type="spellEnd"/>
      <w:r w:rsidR="00206638">
        <w:rPr>
          <w:rFonts w:ascii="宋体" w:hAnsi="宋体"/>
        </w:rPr>
        <w:t xml:space="preserve">) </w:t>
      </w:r>
      <w:r w:rsidR="00206638">
        <w:rPr>
          <w:rFonts w:ascii="宋体" w:hAnsi="宋体" w:hint="eastAsia"/>
        </w:rPr>
        <w:t>功能加速页面渲染</w:t>
      </w:r>
      <w:r w:rsidRPr="009D45F0">
        <w:rPr>
          <w:rFonts w:ascii="宋体" w:hAnsi="宋体" w:hint="eastAsia"/>
        </w:rPr>
        <w:t>，使我们在开发</w:t>
      </w:r>
      <w:r w:rsidRPr="0003473F">
        <w:rPr>
          <w:rFonts w:ascii="宋体" w:hAnsi="宋体" w:hint="eastAsia"/>
        </w:rPr>
        <w:t>数据</w:t>
      </w:r>
      <w:r>
        <w:rPr>
          <w:rFonts w:ascii="宋体" w:hAnsi="宋体" w:hint="eastAsia"/>
        </w:rPr>
        <w:t>人生</w:t>
      </w:r>
      <w:r w:rsidRPr="0003473F">
        <w:rPr>
          <w:rFonts w:ascii="宋体" w:hAnsi="宋体" w:hint="eastAsia"/>
        </w:rPr>
        <w:t>管理系统</w:t>
      </w:r>
      <w:r w:rsidRPr="009D45F0">
        <w:rPr>
          <w:rFonts w:ascii="宋体" w:hAnsi="宋体" w:hint="eastAsia"/>
        </w:rPr>
        <w:t>时，</w:t>
      </w:r>
      <w:r>
        <w:rPr>
          <w:rFonts w:ascii="宋体" w:hAnsi="宋体" w:hint="eastAsia"/>
        </w:rPr>
        <w:t>可以做到快速构建应用敏捷开发并且减少</w:t>
      </w:r>
      <w:r w:rsidRPr="009D45F0">
        <w:rPr>
          <w:rFonts w:ascii="宋体" w:hAnsi="宋体" w:hint="eastAsia"/>
        </w:rPr>
        <w:t>性能问题</w:t>
      </w:r>
      <w:r>
        <w:rPr>
          <w:rFonts w:ascii="宋体" w:hAnsi="宋体" w:hint="eastAsia"/>
        </w:rPr>
        <w:t>的心智负担</w:t>
      </w:r>
      <w:r w:rsidRPr="009D45F0">
        <w:rPr>
          <w:rFonts w:ascii="宋体" w:hAnsi="宋体" w:hint="eastAsia"/>
        </w:rPr>
        <w:t>。</w:t>
      </w:r>
    </w:p>
    <w:p w14:paraId="48E6E90E" w14:textId="5D878EC8" w:rsidR="00B32F13" w:rsidRPr="009D45F0" w:rsidRDefault="00B32F13" w:rsidP="00685BA5">
      <w:pPr>
        <w:ind w:firstLine="480"/>
        <w:jc w:val="left"/>
        <w:rPr>
          <w:rFonts w:ascii="宋体" w:hAnsi="宋体"/>
        </w:rPr>
      </w:pPr>
    </w:p>
    <w:p w14:paraId="347D808C" w14:textId="4DB9584B" w:rsidR="00B32F13" w:rsidRDefault="00B32F13" w:rsidP="00685BA5">
      <w:pPr>
        <w:ind w:firstLine="480"/>
        <w:jc w:val="left"/>
        <w:rPr>
          <w:rFonts w:ascii="宋体" w:hAnsi="宋体"/>
        </w:rPr>
      </w:pPr>
    </w:p>
    <w:p w14:paraId="5A7D227E" w14:textId="0CE56571" w:rsidR="00B32F13" w:rsidRDefault="00B32F13" w:rsidP="00685BA5">
      <w:pPr>
        <w:ind w:firstLine="480"/>
        <w:jc w:val="left"/>
        <w:rPr>
          <w:rFonts w:ascii="宋体" w:hAnsi="宋体"/>
        </w:rPr>
      </w:pPr>
    </w:p>
    <w:p w14:paraId="57714A02" w14:textId="30312424" w:rsidR="00B32F13" w:rsidRDefault="00B32F13" w:rsidP="00685BA5">
      <w:pPr>
        <w:ind w:firstLine="480"/>
        <w:jc w:val="left"/>
        <w:rPr>
          <w:rFonts w:ascii="宋体" w:hAnsi="宋体"/>
        </w:rPr>
      </w:pPr>
    </w:p>
    <w:p w14:paraId="684444C1" w14:textId="1E0E8B7D" w:rsidR="00B32F13" w:rsidRDefault="00B32F13" w:rsidP="00685BA5">
      <w:pPr>
        <w:ind w:firstLine="480"/>
        <w:jc w:val="left"/>
        <w:rPr>
          <w:rFonts w:ascii="宋体" w:hAnsi="宋体"/>
        </w:rPr>
      </w:pPr>
    </w:p>
    <w:p w14:paraId="2F09F90D" w14:textId="2CA43BDE" w:rsidR="00B32F13" w:rsidRDefault="00B32F13" w:rsidP="00685BA5">
      <w:pPr>
        <w:ind w:firstLine="480"/>
        <w:jc w:val="left"/>
        <w:rPr>
          <w:rFonts w:ascii="宋体" w:hAnsi="宋体"/>
        </w:rPr>
      </w:pPr>
    </w:p>
    <w:p w14:paraId="33998CD0" w14:textId="77777777" w:rsidR="00B32F13" w:rsidRDefault="00B32F13" w:rsidP="00685BA5">
      <w:pPr>
        <w:ind w:firstLine="480"/>
        <w:jc w:val="left"/>
        <w:rPr>
          <w:rFonts w:ascii="宋体" w:hAnsi="宋体"/>
        </w:rPr>
      </w:pPr>
    </w:p>
    <w:p w14:paraId="76CFC4D3" w14:textId="1BBEDB8D" w:rsidR="00B32F13" w:rsidRDefault="00B32F13" w:rsidP="00685BA5">
      <w:pPr>
        <w:ind w:firstLine="480"/>
        <w:jc w:val="left"/>
        <w:rPr>
          <w:rFonts w:ascii="宋体" w:hAnsi="宋体"/>
        </w:rPr>
      </w:pPr>
    </w:p>
    <w:p w14:paraId="03F95E4F" w14:textId="77777777" w:rsidR="00B32F13" w:rsidRPr="0090008C" w:rsidRDefault="00B32F13" w:rsidP="00685BA5">
      <w:pPr>
        <w:ind w:firstLine="480"/>
        <w:jc w:val="left"/>
        <w:rPr>
          <w:rFonts w:ascii="宋体" w:hAnsi="宋体"/>
        </w:rPr>
      </w:pPr>
    </w:p>
    <w:p w14:paraId="0E9D4B4E" w14:textId="072C6F74" w:rsidR="00D345C2" w:rsidRDefault="00CC1B2E" w:rsidP="00D345C2">
      <w:pPr>
        <w:pStyle w:val="3"/>
        <w:spacing w:before="120"/>
        <w:ind w:firstLine="480"/>
        <w:rPr>
          <w:rFonts w:ascii="宋体" w:hAnsi="宋体"/>
        </w:rPr>
      </w:pPr>
      <w:r w:rsidRPr="009777D1">
        <w:rPr>
          <w:rFonts w:hint="eastAsia"/>
        </w:rPr>
        <w:t>1</w:t>
      </w:r>
      <w:r w:rsidRPr="009777D1">
        <w:t>.2.2</w:t>
      </w:r>
      <w:r w:rsidR="00AC36FA" w:rsidRPr="009777D1">
        <w:t xml:space="preserve"> </w:t>
      </w:r>
      <w:r w:rsidR="00D345C2">
        <w:rPr>
          <w:rFonts w:hint="eastAsia"/>
        </w:rPr>
        <w:t>基于</w:t>
      </w:r>
      <w:r w:rsidR="00D345C2">
        <w:rPr>
          <w:rFonts w:hint="eastAsia"/>
        </w:rPr>
        <w:t>Node</w:t>
      </w:r>
      <w:r w:rsidR="00D345C2">
        <w:t>.js</w:t>
      </w:r>
      <w:r w:rsidR="00D345C2">
        <w:rPr>
          <w:rFonts w:hint="eastAsia"/>
        </w:rPr>
        <w:t>的</w:t>
      </w:r>
      <w:r w:rsidR="00D345C2">
        <w:rPr>
          <w:rFonts w:hint="eastAsia"/>
        </w:rPr>
        <w:t>express</w:t>
      </w:r>
      <w:r w:rsidR="00D345C2">
        <w:rPr>
          <w:rFonts w:hint="eastAsia"/>
        </w:rPr>
        <w:t>框架</w:t>
      </w:r>
      <w:r w:rsidR="00D345C2">
        <w:rPr>
          <w:rFonts w:ascii="宋体" w:hAnsi="宋体" w:hint="eastAsia"/>
        </w:rPr>
        <w:t>在软件开发中的应用</w:t>
      </w:r>
    </w:p>
    <w:p w14:paraId="4EBC7760" w14:textId="55B20169" w:rsidR="00CB0FC6" w:rsidRDefault="00795881" w:rsidP="00795881">
      <w:pPr>
        <w:ind w:firstLine="480"/>
      </w:pPr>
      <w:r w:rsidRPr="00795881">
        <w:rPr>
          <w:rFonts w:hint="eastAsia"/>
        </w:rPr>
        <w:t>Node</w:t>
      </w:r>
      <w:r w:rsidRPr="00795881">
        <w:rPr>
          <w:rFonts w:hint="eastAsia"/>
        </w:rPr>
        <w:t>是服务器端的</w:t>
      </w:r>
      <w:r w:rsidRPr="00795881">
        <w:rPr>
          <w:rFonts w:hint="eastAsia"/>
        </w:rPr>
        <w:t>JavaScript</w:t>
      </w:r>
      <w:r w:rsidRPr="00795881">
        <w:rPr>
          <w:rFonts w:hint="eastAsia"/>
        </w:rPr>
        <w:t>，</w:t>
      </w:r>
      <w:r w:rsidRPr="00795881">
        <w:rPr>
          <w:rFonts w:hint="eastAsia"/>
        </w:rPr>
        <w:t xml:space="preserve"> </w:t>
      </w:r>
      <w:r w:rsidRPr="00795881">
        <w:rPr>
          <w:rFonts w:hint="eastAsia"/>
        </w:rPr>
        <w:t>它将改变</w:t>
      </w:r>
      <w:r w:rsidRPr="00795881">
        <w:rPr>
          <w:rFonts w:hint="eastAsia"/>
        </w:rPr>
        <w:t xml:space="preserve">JavaScript </w:t>
      </w:r>
      <w:r w:rsidRPr="00795881">
        <w:rPr>
          <w:rFonts w:hint="eastAsia"/>
        </w:rPr>
        <w:t>在服务器的工作方式</w:t>
      </w:r>
      <w:r>
        <w:rPr>
          <w:rFonts w:hint="eastAsia"/>
        </w:rPr>
        <w:t>它的目标是帮助开发者构建可伸缩且高度化的应用程序，编写能够处理上万条同时连接在</w:t>
      </w:r>
      <w:r>
        <w:rPr>
          <w:rFonts w:hint="eastAsia"/>
        </w:rPr>
        <w:t>一</w:t>
      </w:r>
      <w:r>
        <w:rPr>
          <w:rFonts w:hint="eastAsia"/>
        </w:rPr>
        <w:t>个</w:t>
      </w:r>
      <w:proofErr w:type="gramStart"/>
      <w:r>
        <w:rPr>
          <w:rFonts w:hint="eastAsia"/>
        </w:rPr>
        <w:t>物理机</w:t>
      </w:r>
      <w:proofErr w:type="gramEnd"/>
      <w:r>
        <w:rPr>
          <w:rFonts w:hint="eastAsia"/>
        </w:rPr>
        <w:t>的高并发代码</w:t>
      </w:r>
      <w:r>
        <w:rPr>
          <w:rFonts w:hint="eastAsia"/>
        </w:rPr>
        <w:t>[</w:t>
      </w:r>
      <w:r>
        <w:t>]</w:t>
      </w:r>
      <w:r w:rsidRPr="00795881">
        <w:rPr>
          <w:rFonts w:hint="eastAsia"/>
        </w:rPr>
        <w:t>。</w:t>
      </w:r>
    </w:p>
    <w:p w14:paraId="49561FAB" w14:textId="690534F0" w:rsidR="00D345C2" w:rsidRPr="00D345C2" w:rsidRDefault="00795881" w:rsidP="00795881">
      <w:pPr>
        <w:ind w:firstLine="480"/>
        <w:rPr>
          <w:rFonts w:hint="eastAsia"/>
        </w:rPr>
      </w:pPr>
      <w:r>
        <w:rPr>
          <w:rFonts w:hint="eastAsia"/>
        </w:rPr>
        <w:t>Express</w:t>
      </w:r>
      <w:r>
        <w:rPr>
          <w:rFonts w:hint="eastAsia"/>
        </w:rPr>
        <w:t>是基于</w:t>
      </w:r>
      <w:r>
        <w:rPr>
          <w:rFonts w:hint="eastAsia"/>
        </w:rPr>
        <w:t>Node</w:t>
      </w:r>
      <w:r>
        <w:t>.js</w:t>
      </w:r>
      <w:r>
        <w:rPr>
          <w:rFonts w:hint="eastAsia"/>
        </w:rPr>
        <w:t>的快速轻量级的</w:t>
      </w:r>
      <w:r>
        <w:rPr>
          <w:rFonts w:hint="eastAsia"/>
        </w:rPr>
        <w:t>web</w:t>
      </w:r>
      <w:r>
        <w:rPr>
          <w:rFonts w:hint="eastAsia"/>
        </w:rPr>
        <w:t>框架，一般被用来作为服务器后端使用。</w:t>
      </w:r>
      <w:proofErr w:type="spellStart"/>
      <w:r w:rsidR="00CB0FC6" w:rsidRPr="00CB0FC6">
        <w:rPr>
          <w:rFonts w:hint="eastAsia"/>
        </w:rPr>
        <w:t>Saundariya</w:t>
      </w:r>
      <w:proofErr w:type="spellEnd"/>
      <w:r w:rsidR="00CB0FC6" w:rsidRPr="00CB0FC6">
        <w:rPr>
          <w:rFonts w:hint="eastAsia"/>
        </w:rPr>
        <w:t xml:space="preserve"> </w:t>
      </w:r>
      <w:r w:rsidR="00CB0FC6" w:rsidRPr="00CB0FC6">
        <w:rPr>
          <w:rFonts w:hint="eastAsia"/>
        </w:rPr>
        <w:t>等</w:t>
      </w:r>
      <w:r w:rsidR="00CB0FC6">
        <w:rPr>
          <w:rStyle w:val="afd"/>
        </w:rPr>
        <w:endnoteReference w:id="3"/>
      </w:r>
      <w:r w:rsidR="00CB0FC6">
        <w:rPr>
          <w:rFonts w:hint="eastAsia"/>
        </w:rPr>
        <w:t xml:space="preserve"> </w:t>
      </w:r>
      <w:r w:rsidR="00CB0FC6">
        <w:rPr>
          <w:rFonts w:hint="eastAsia"/>
        </w:rPr>
        <w:t>研究了使用</w:t>
      </w:r>
      <w:r w:rsidR="00CB0FC6">
        <w:rPr>
          <w:rFonts w:hint="eastAsia"/>
        </w:rPr>
        <w:t>express</w:t>
      </w:r>
      <w:r w:rsidR="00CB0FC6">
        <w:rPr>
          <w:rFonts w:hint="eastAsia"/>
        </w:rPr>
        <w:t>框架的基础最佳实践</w:t>
      </w:r>
    </w:p>
    <w:p w14:paraId="1D0CAE5D" w14:textId="07CCC5AA" w:rsidR="00B32F13" w:rsidRDefault="00D345C2" w:rsidP="00D345C2">
      <w:pPr>
        <w:pStyle w:val="3"/>
        <w:spacing w:before="120"/>
        <w:ind w:firstLine="480"/>
      </w:pPr>
      <w:r>
        <w:rPr>
          <w:rFonts w:hint="eastAsia"/>
        </w:rPr>
        <w:t>1</w:t>
      </w:r>
      <w:r>
        <w:t>.2</w:t>
      </w:r>
      <w:r>
        <w:rPr>
          <w:rFonts w:hint="eastAsia"/>
        </w:rPr>
        <w:t>.</w:t>
      </w:r>
      <w:r>
        <w:t xml:space="preserve">3 </w:t>
      </w:r>
      <w:r>
        <w:rPr>
          <w:rFonts w:hint="eastAsia"/>
        </w:rPr>
        <w:t>桌面</w:t>
      </w:r>
      <w:proofErr w:type="gramStart"/>
      <w:r>
        <w:rPr>
          <w:rFonts w:hint="eastAsia"/>
        </w:rPr>
        <w:t>端开发</w:t>
      </w:r>
      <w:proofErr w:type="gramEnd"/>
      <w:r>
        <w:rPr>
          <w:rFonts w:hint="eastAsia"/>
        </w:rPr>
        <w:t>的</w:t>
      </w:r>
      <w:r>
        <w:rPr>
          <w:rFonts w:hint="eastAsia"/>
        </w:rPr>
        <w:t>electron</w:t>
      </w:r>
      <w:r>
        <w:rPr>
          <w:rFonts w:hint="eastAsia"/>
        </w:rPr>
        <w:t>打包框架在软件开发中的应用</w:t>
      </w:r>
    </w:p>
    <w:p w14:paraId="4BFB621D" w14:textId="70B1CD85" w:rsidR="00795881" w:rsidRPr="00795881" w:rsidRDefault="00795881" w:rsidP="00795881">
      <w:pPr>
        <w:ind w:firstLine="480"/>
        <w:rPr>
          <w:rFonts w:hint="eastAsia"/>
        </w:rPr>
      </w:pPr>
      <w:r>
        <w:rPr>
          <w:rFonts w:hint="eastAsia"/>
        </w:rPr>
        <w:t>Electron</w:t>
      </w:r>
      <w:r>
        <w:rPr>
          <w:rFonts w:hint="eastAsia"/>
        </w:rPr>
        <w:t>打包框架由</w:t>
      </w:r>
      <w:proofErr w:type="spellStart"/>
      <w:r>
        <w:rPr>
          <w:rFonts w:hint="eastAsia"/>
        </w:rPr>
        <w:t>facebook</w:t>
      </w:r>
      <w:proofErr w:type="spellEnd"/>
      <w:r>
        <w:rPr>
          <w:rFonts w:hint="eastAsia"/>
        </w:rPr>
        <w:t>公司开源。</w:t>
      </w:r>
    </w:p>
    <w:p w14:paraId="6ED95919" w14:textId="16504EE4" w:rsidR="00D345C2" w:rsidRDefault="00CB0FC6" w:rsidP="00D345C2">
      <w:pPr>
        <w:ind w:firstLine="480"/>
      </w:pPr>
      <w:r w:rsidRPr="00CB0FC6">
        <w:rPr>
          <w:rFonts w:hint="eastAsia"/>
        </w:rPr>
        <w:t>Electron</w:t>
      </w:r>
      <w:r w:rsidRPr="00CB0FC6">
        <w:rPr>
          <w:rFonts w:hint="eastAsia"/>
        </w:rPr>
        <w:t>是一个使用</w:t>
      </w:r>
      <w:r w:rsidRPr="00CB0FC6">
        <w:rPr>
          <w:rFonts w:hint="eastAsia"/>
        </w:rPr>
        <w:t xml:space="preserve"> JavaScript</w:t>
      </w:r>
      <w:r w:rsidRPr="00CB0FC6">
        <w:rPr>
          <w:rFonts w:hint="eastAsia"/>
        </w:rPr>
        <w:t>、</w:t>
      </w:r>
      <w:r w:rsidRPr="00CB0FC6">
        <w:rPr>
          <w:rFonts w:hint="eastAsia"/>
        </w:rPr>
        <w:t xml:space="preserve">HTML </w:t>
      </w:r>
      <w:r w:rsidRPr="00CB0FC6">
        <w:rPr>
          <w:rFonts w:hint="eastAsia"/>
        </w:rPr>
        <w:t>和</w:t>
      </w:r>
      <w:r w:rsidRPr="00CB0FC6">
        <w:rPr>
          <w:rFonts w:hint="eastAsia"/>
        </w:rPr>
        <w:t xml:space="preserve"> CSS </w:t>
      </w:r>
      <w:r w:rsidRPr="00CB0FC6">
        <w:rPr>
          <w:rFonts w:hint="eastAsia"/>
        </w:rPr>
        <w:t>构建桌面应用程序的框架。</w:t>
      </w:r>
      <w:r w:rsidRPr="00CB0FC6">
        <w:rPr>
          <w:rFonts w:hint="eastAsia"/>
        </w:rPr>
        <w:t xml:space="preserve"> </w:t>
      </w:r>
      <w:r w:rsidRPr="00CB0FC6">
        <w:rPr>
          <w:rFonts w:hint="eastAsia"/>
        </w:rPr>
        <w:t>嵌入</w:t>
      </w:r>
      <w:r w:rsidRPr="00CB0FC6">
        <w:rPr>
          <w:rFonts w:hint="eastAsia"/>
        </w:rPr>
        <w:t xml:space="preserve"> Chromium </w:t>
      </w:r>
      <w:r w:rsidRPr="00CB0FC6">
        <w:rPr>
          <w:rFonts w:hint="eastAsia"/>
        </w:rPr>
        <w:t>和</w:t>
      </w:r>
      <w:r w:rsidRPr="00CB0FC6">
        <w:rPr>
          <w:rFonts w:hint="eastAsia"/>
        </w:rPr>
        <w:t xml:space="preserve"> Node.js </w:t>
      </w:r>
      <w:r w:rsidRPr="00CB0FC6">
        <w:rPr>
          <w:rFonts w:hint="eastAsia"/>
        </w:rPr>
        <w:t>到</w:t>
      </w:r>
      <w:r w:rsidRPr="00CB0FC6">
        <w:rPr>
          <w:rFonts w:hint="eastAsia"/>
        </w:rPr>
        <w:t xml:space="preserve"> </w:t>
      </w:r>
      <w:r w:rsidRPr="00CB0FC6">
        <w:rPr>
          <w:rFonts w:hint="eastAsia"/>
        </w:rPr>
        <w:t>二进制的</w:t>
      </w:r>
      <w:r w:rsidRPr="00CB0FC6">
        <w:rPr>
          <w:rFonts w:hint="eastAsia"/>
        </w:rPr>
        <w:t xml:space="preserve"> Electron </w:t>
      </w:r>
      <w:r w:rsidRPr="00CB0FC6">
        <w:rPr>
          <w:rFonts w:hint="eastAsia"/>
        </w:rPr>
        <w:t>允许您保持一个</w:t>
      </w:r>
      <w:r w:rsidRPr="00CB0FC6">
        <w:rPr>
          <w:rFonts w:hint="eastAsia"/>
        </w:rPr>
        <w:t xml:space="preserve"> JavaScript </w:t>
      </w:r>
      <w:proofErr w:type="gramStart"/>
      <w:r w:rsidRPr="00CB0FC6">
        <w:rPr>
          <w:rFonts w:hint="eastAsia"/>
        </w:rPr>
        <w:t>代码代码库并</w:t>
      </w:r>
      <w:proofErr w:type="gramEnd"/>
      <w:r w:rsidRPr="00CB0FC6">
        <w:rPr>
          <w:rFonts w:hint="eastAsia"/>
        </w:rPr>
        <w:t>创建</w:t>
      </w:r>
      <w:r w:rsidRPr="00CB0FC6">
        <w:rPr>
          <w:rFonts w:hint="eastAsia"/>
        </w:rPr>
        <w:t xml:space="preserve"> </w:t>
      </w:r>
      <w:r w:rsidRPr="00CB0FC6">
        <w:rPr>
          <w:rFonts w:hint="eastAsia"/>
        </w:rPr>
        <w:t>在</w:t>
      </w:r>
      <w:r w:rsidRPr="00CB0FC6">
        <w:rPr>
          <w:rFonts w:hint="eastAsia"/>
        </w:rPr>
        <w:t>Windows</w:t>
      </w:r>
      <w:r>
        <w:rPr>
          <w:rFonts w:hint="eastAsia"/>
        </w:rPr>
        <w:t>、</w:t>
      </w:r>
      <w:r w:rsidRPr="00CB0FC6">
        <w:rPr>
          <w:rFonts w:hint="eastAsia"/>
        </w:rPr>
        <w:t>macOS</w:t>
      </w:r>
      <w:r w:rsidRPr="00CB0FC6">
        <w:rPr>
          <w:rFonts w:hint="eastAsia"/>
        </w:rPr>
        <w:t>和</w:t>
      </w:r>
      <w:r w:rsidRPr="00CB0FC6">
        <w:rPr>
          <w:rFonts w:hint="eastAsia"/>
        </w:rPr>
        <w:t>Linux</w:t>
      </w:r>
      <w:r w:rsidRPr="00CB0FC6">
        <w:rPr>
          <w:rFonts w:hint="eastAsia"/>
        </w:rPr>
        <w:t>上运行的跨平台应用——不需要本地开发经验。</w:t>
      </w:r>
      <w:r>
        <w:rPr>
          <w:rStyle w:val="afd"/>
        </w:rPr>
        <w:endnoteReference w:id="4"/>
      </w:r>
    </w:p>
    <w:p w14:paraId="4FA72B83" w14:textId="123D10B8" w:rsidR="00D345C2" w:rsidRPr="00D345C2" w:rsidRDefault="00D345C2" w:rsidP="00D345C2">
      <w:pPr>
        <w:pStyle w:val="3"/>
        <w:spacing w:before="120"/>
        <w:ind w:firstLine="480"/>
        <w:rPr>
          <w:rFonts w:hint="eastAsia"/>
        </w:rPr>
      </w:pPr>
      <w:r>
        <w:t>1.2.4</w:t>
      </w:r>
      <w:r>
        <w:rPr>
          <w:rFonts w:hint="eastAsia"/>
        </w:rPr>
        <w:t>移动</w:t>
      </w:r>
      <w:proofErr w:type="gramStart"/>
      <w:r>
        <w:rPr>
          <w:rFonts w:hint="eastAsia"/>
        </w:rPr>
        <w:t>端开发</w:t>
      </w:r>
      <w:proofErr w:type="gramEnd"/>
      <w:r>
        <w:rPr>
          <w:rFonts w:hint="eastAsia"/>
        </w:rPr>
        <w:t>的</w:t>
      </w:r>
      <w:r>
        <w:rPr>
          <w:rFonts w:hint="eastAsia"/>
        </w:rPr>
        <w:t>React</w:t>
      </w:r>
      <w:r>
        <w:t xml:space="preserve"> </w:t>
      </w:r>
      <w:r>
        <w:rPr>
          <w:rFonts w:hint="eastAsia"/>
        </w:rPr>
        <w:t>Native</w:t>
      </w:r>
      <w:r>
        <w:rPr>
          <w:rFonts w:hint="eastAsia"/>
        </w:rPr>
        <w:t>框架在软件开发中的应用</w:t>
      </w:r>
    </w:p>
    <w:p w14:paraId="3E168617" w14:textId="7794A955" w:rsidR="00D345C2" w:rsidRPr="00D345C2" w:rsidRDefault="00CB0FC6" w:rsidP="00CB0FC6">
      <w:pPr>
        <w:ind w:firstLine="480"/>
        <w:jc w:val="left"/>
        <w:rPr>
          <w:rFonts w:ascii="宋体" w:hAnsi="宋体" w:hint="eastAsia"/>
        </w:rPr>
      </w:pPr>
      <w:r w:rsidRPr="00CB0FC6">
        <w:rPr>
          <w:kern w:val="0"/>
          <w:szCs w:val="24"/>
        </w:rPr>
        <w:t>陈海云</w:t>
      </w:r>
      <w:r>
        <w:rPr>
          <w:rFonts w:hint="eastAsia"/>
          <w:kern w:val="0"/>
          <w:szCs w:val="24"/>
        </w:rPr>
        <w:t>等</w:t>
      </w:r>
      <w:r>
        <w:rPr>
          <w:rStyle w:val="afd"/>
          <w:rFonts w:ascii="宋体" w:hAnsi="宋体"/>
        </w:rPr>
        <w:endnoteReference w:id="5"/>
      </w:r>
      <w:r w:rsidR="00D345C2" w:rsidRPr="00D345C2">
        <w:rPr>
          <w:rFonts w:ascii="宋体" w:hAnsi="宋体" w:hint="eastAsia"/>
        </w:rPr>
        <w:t>React Native复用前端的框架，其执行语言是JavaScript,通过</w:t>
      </w:r>
      <w:proofErr w:type="spellStart"/>
      <w:r w:rsidR="00D345C2" w:rsidRPr="00D345C2">
        <w:rPr>
          <w:rFonts w:ascii="宋体" w:hAnsi="宋体" w:hint="eastAsia"/>
        </w:rPr>
        <w:t>JSBridge</w:t>
      </w:r>
      <w:proofErr w:type="spellEnd"/>
      <w:r w:rsidR="00D345C2" w:rsidRPr="00D345C2">
        <w:rPr>
          <w:rFonts w:ascii="宋体" w:hAnsi="宋体" w:hint="eastAsia"/>
        </w:rPr>
        <w:t>桥接器去调用原生组件绘制原生页面的UI这种方案是解决前端直接渲染UI由于技术上的实现导致性能体验不足的问题, React Native的优势还在于其目前生态在跨平台领域是相对稳健强壮的，其开源库和用户数都较多，且在较多移动应用上已经得到了实践的验证。</w:t>
      </w:r>
    </w:p>
    <w:p w14:paraId="3E168617" w14:textId="7794A955" w:rsidR="00B32F13" w:rsidRPr="00D345C2" w:rsidRDefault="00B32F13" w:rsidP="00685BA5">
      <w:pPr>
        <w:ind w:firstLine="480"/>
        <w:jc w:val="left"/>
        <w:rPr>
          <w:rFonts w:ascii="宋体" w:hAnsi="宋体"/>
        </w:rPr>
      </w:pPr>
    </w:p>
    <w:p w14:paraId="3463F32B" w14:textId="79747AC8" w:rsidR="00B32F13" w:rsidRDefault="00B32F13" w:rsidP="00685BA5">
      <w:pPr>
        <w:ind w:firstLine="480"/>
        <w:jc w:val="left"/>
        <w:rPr>
          <w:rFonts w:ascii="宋体" w:hAnsi="宋体"/>
        </w:rPr>
      </w:pPr>
    </w:p>
    <w:p w14:paraId="04973EE9" w14:textId="10A3A504" w:rsidR="00B32F13" w:rsidRDefault="00B32F13" w:rsidP="00685BA5">
      <w:pPr>
        <w:ind w:firstLine="480"/>
        <w:jc w:val="left"/>
        <w:rPr>
          <w:rFonts w:ascii="宋体" w:hAnsi="宋体"/>
        </w:rPr>
      </w:pPr>
    </w:p>
    <w:p w14:paraId="70FE3349" w14:textId="6302777F" w:rsidR="00B32F13" w:rsidRDefault="00B32F13" w:rsidP="00685BA5">
      <w:pPr>
        <w:ind w:firstLine="480"/>
        <w:jc w:val="left"/>
        <w:rPr>
          <w:rFonts w:ascii="宋体" w:hAnsi="宋体"/>
        </w:rPr>
      </w:pPr>
    </w:p>
    <w:p w14:paraId="70AF2644" w14:textId="0A5BE476" w:rsidR="00B32F13" w:rsidRDefault="00B32F13" w:rsidP="00685BA5">
      <w:pPr>
        <w:ind w:firstLine="480"/>
        <w:jc w:val="left"/>
        <w:rPr>
          <w:rFonts w:ascii="宋体" w:hAnsi="宋体"/>
        </w:rPr>
      </w:pPr>
    </w:p>
    <w:p w14:paraId="025829C2" w14:textId="0B46B55F" w:rsidR="00B32F13" w:rsidRDefault="00B32F13" w:rsidP="00685BA5">
      <w:pPr>
        <w:ind w:firstLine="480"/>
        <w:jc w:val="left"/>
        <w:rPr>
          <w:rFonts w:ascii="宋体" w:hAnsi="宋体"/>
        </w:rPr>
      </w:pPr>
    </w:p>
    <w:p w14:paraId="32A8B257" w14:textId="0CCE8040" w:rsidR="00B32F13" w:rsidRDefault="00B32F13" w:rsidP="00685BA5">
      <w:pPr>
        <w:ind w:firstLine="480"/>
        <w:jc w:val="left"/>
        <w:rPr>
          <w:rFonts w:ascii="宋体" w:hAnsi="宋体"/>
        </w:rPr>
      </w:pPr>
    </w:p>
    <w:p w14:paraId="691ADADF" w14:textId="464B875F" w:rsidR="00B32F13" w:rsidRDefault="00B32F13" w:rsidP="00685BA5">
      <w:pPr>
        <w:ind w:firstLine="480"/>
        <w:jc w:val="left"/>
        <w:rPr>
          <w:rFonts w:ascii="宋体" w:hAnsi="宋体"/>
        </w:rPr>
      </w:pPr>
    </w:p>
    <w:p w14:paraId="5A952E50" w14:textId="281E94FF" w:rsidR="00B32F13" w:rsidRDefault="00B32F13" w:rsidP="00685BA5">
      <w:pPr>
        <w:ind w:firstLine="480"/>
        <w:jc w:val="left"/>
        <w:rPr>
          <w:rFonts w:ascii="宋体" w:hAnsi="宋体"/>
        </w:rPr>
      </w:pPr>
    </w:p>
    <w:p w14:paraId="3846BDA0" w14:textId="77777777" w:rsidR="00B32F13" w:rsidRPr="009777D1" w:rsidRDefault="00B32F13" w:rsidP="00685BA5">
      <w:pPr>
        <w:ind w:firstLine="480"/>
        <w:jc w:val="left"/>
        <w:rPr>
          <w:rFonts w:ascii="宋体" w:hAnsi="宋体"/>
        </w:rPr>
      </w:pPr>
    </w:p>
    <w:p w14:paraId="523AB9A4" w14:textId="77777777" w:rsidR="007A1458" w:rsidRDefault="007A1458" w:rsidP="00685BA5">
      <w:pPr>
        <w:pStyle w:val="2"/>
        <w:spacing w:before="120"/>
        <w:ind w:firstLineChars="0" w:firstLine="0"/>
      </w:pPr>
      <w:r>
        <w:rPr>
          <w:rFonts w:hint="eastAsia"/>
        </w:rPr>
        <w:lastRenderedPageBreak/>
        <w:t>1.</w:t>
      </w:r>
      <w:r>
        <w:t xml:space="preserve">3 </w:t>
      </w:r>
      <w:r>
        <w:rPr>
          <w:rFonts w:hint="eastAsia"/>
        </w:rPr>
        <w:t>小</w:t>
      </w:r>
      <w:r>
        <w:rPr>
          <w:rFonts w:hint="eastAsia"/>
        </w:rPr>
        <w:t xml:space="preserve"> </w:t>
      </w:r>
      <w:r>
        <w:rPr>
          <w:rFonts w:hint="eastAsia"/>
        </w:rPr>
        <w:t>结</w:t>
      </w:r>
    </w:p>
    <w:p w14:paraId="31F0AF9B" w14:textId="430C48D6" w:rsidR="007A1458" w:rsidRDefault="00A64794" w:rsidP="00685BA5">
      <w:pPr>
        <w:ind w:firstLine="480"/>
        <w:rPr>
          <w:rFonts w:hint="eastAsia"/>
        </w:rPr>
      </w:pPr>
      <w:r>
        <w:rPr>
          <w:rFonts w:hint="eastAsia"/>
        </w:rPr>
        <w:t>1</w:t>
      </w:r>
      <w:r w:rsidR="00A44C57">
        <w:rPr>
          <w:rFonts w:hint="eastAsia"/>
        </w:rPr>
        <w:t>框架原理分层绘图</w:t>
      </w:r>
    </w:p>
    <w:p w14:paraId="798D9DC7" w14:textId="199FE734" w:rsidR="007A1458" w:rsidRDefault="00A64794" w:rsidP="00685BA5">
      <w:pPr>
        <w:ind w:firstLine="480"/>
        <w:rPr>
          <w:rFonts w:hint="eastAsia"/>
        </w:rPr>
      </w:pPr>
      <w:r>
        <w:t xml:space="preserve">2 </w:t>
      </w:r>
      <w:r w:rsidR="00A44C57">
        <w:rPr>
          <w:rFonts w:hint="eastAsia"/>
        </w:rPr>
        <w:t>app</w:t>
      </w:r>
      <w:r w:rsidR="00A44C57">
        <w:rPr>
          <w:rFonts w:hint="eastAsia"/>
        </w:rPr>
        <w:t>表格对比：</w:t>
      </w:r>
      <w:r w:rsidR="00A44C57">
        <w:rPr>
          <w:rFonts w:hint="eastAsia"/>
        </w:rPr>
        <w:t>Notion</w:t>
      </w:r>
      <w:r w:rsidR="00A44C57">
        <w:rPr>
          <w:rFonts w:hint="eastAsia"/>
        </w:rPr>
        <w:t>、</w:t>
      </w:r>
      <w:r w:rsidR="00A44C57">
        <w:rPr>
          <w:rFonts w:hint="eastAsia"/>
        </w:rPr>
        <w:t>Affine</w:t>
      </w:r>
      <w:r w:rsidR="00A44C57">
        <w:rPr>
          <w:rFonts w:hint="eastAsia"/>
        </w:rPr>
        <w:t>、</w:t>
      </w:r>
      <w:r w:rsidR="00A44C57">
        <w:rPr>
          <w:rFonts w:hint="eastAsia"/>
        </w:rPr>
        <w:t>Obsidian</w:t>
      </w:r>
      <w:r>
        <w:t xml:space="preserve"> </w:t>
      </w:r>
      <w:proofErr w:type="gramStart"/>
      <w:r>
        <w:rPr>
          <w:rFonts w:hint="eastAsia"/>
        </w:rPr>
        <w:t>分维度</w:t>
      </w:r>
      <w:proofErr w:type="gramEnd"/>
      <w:r>
        <w:rPr>
          <w:rFonts w:hint="eastAsia"/>
        </w:rPr>
        <w:t>列出对比</w:t>
      </w:r>
    </w:p>
    <w:p w14:paraId="48EADEA4" w14:textId="4953226B" w:rsidR="00B32F13" w:rsidRDefault="00A44C57">
      <w:pPr>
        <w:widowControl/>
        <w:snapToGrid/>
        <w:spacing w:line="240" w:lineRule="auto"/>
        <w:ind w:firstLineChars="0" w:firstLine="0"/>
        <w:jc w:val="left"/>
        <w:rPr>
          <w:rFonts w:hint="eastAsia"/>
        </w:rPr>
      </w:pPr>
      <w:r>
        <w:tab/>
        <w:t xml:space="preserve"> </w:t>
      </w:r>
      <w:r w:rsidR="00A64794">
        <w:t>3</w:t>
      </w:r>
      <w:r>
        <w:rPr>
          <w:rFonts w:hint="eastAsia"/>
        </w:rPr>
        <w:t>使用到的框架技术路线图说明</w:t>
      </w:r>
      <w:r>
        <w:rPr>
          <w:rFonts w:hint="eastAsia"/>
        </w:rPr>
        <w:t xml:space="preserve"> MVC</w:t>
      </w:r>
      <w:r>
        <w:t xml:space="preserve"> -</w:t>
      </w:r>
      <w:r>
        <w:rPr>
          <w:rFonts w:hint="eastAsia"/>
        </w:rPr>
        <w:t>&gt;</w:t>
      </w:r>
      <w:r>
        <w:t xml:space="preserve"> </w:t>
      </w:r>
      <w:r>
        <w:rPr>
          <w:rFonts w:hint="eastAsia"/>
        </w:rPr>
        <w:t>前端</w:t>
      </w:r>
      <w:r>
        <w:rPr>
          <w:rFonts w:hint="eastAsia"/>
        </w:rPr>
        <w:t>|</w:t>
      </w:r>
      <w:r>
        <w:rPr>
          <w:rFonts w:hint="eastAsia"/>
        </w:rPr>
        <w:t>后端</w:t>
      </w:r>
      <w:r>
        <w:rPr>
          <w:rFonts w:hint="eastAsia"/>
        </w:rPr>
        <w:t>|</w:t>
      </w:r>
      <w:r>
        <w:t>data</w:t>
      </w:r>
      <w:r>
        <w:rPr>
          <w:rFonts w:hint="eastAsia"/>
        </w:rPr>
        <w:t>模型</w:t>
      </w:r>
      <w:r w:rsidR="00A64794">
        <w:rPr>
          <w:rFonts w:hint="eastAsia"/>
        </w:rPr>
        <w:t>-</w:t>
      </w:r>
      <w:r>
        <w:rPr>
          <w:rFonts w:hint="eastAsia"/>
        </w:rPr>
        <w:t>&gt;</w:t>
      </w:r>
      <w:r>
        <w:rPr>
          <w:rFonts w:hint="eastAsia"/>
        </w:rPr>
        <w:t>技术选型原因</w:t>
      </w:r>
      <w:r>
        <w:t xml:space="preserve"> </w:t>
      </w:r>
    </w:p>
    <w:p w14:paraId="2330BB22" w14:textId="525C11F7" w:rsidR="00A44C57" w:rsidRDefault="00A44C57">
      <w:pPr>
        <w:widowControl/>
        <w:snapToGrid/>
        <w:spacing w:line="240" w:lineRule="auto"/>
        <w:ind w:firstLineChars="0" w:firstLine="0"/>
        <w:jc w:val="left"/>
      </w:pPr>
      <w:r>
        <w:tab/>
      </w:r>
      <w:r w:rsidR="00A64794">
        <w:rPr>
          <w:rFonts w:hint="eastAsia"/>
        </w:rPr>
        <w:t>需求：</w:t>
      </w:r>
    </w:p>
    <w:p w14:paraId="7B128784" w14:textId="1B83D339" w:rsidR="00A64794" w:rsidRDefault="00A64794" w:rsidP="00A64794">
      <w:pPr>
        <w:pStyle w:val="aff3"/>
        <w:widowControl/>
        <w:numPr>
          <w:ilvl w:val="0"/>
          <w:numId w:val="6"/>
        </w:numPr>
        <w:snapToGrid/>
        <w:spacing w:line="240" w:lineRule="auto"/>
        <w:ind w:firstLineChars="0"/>
        <w:jc w:val="left"/>
      </w:pPr>
      <w:r>
        <w:rPr>
          <w:rFonts w:hint="eastAsia"/>
        </w:rPr>
        <w:t>日记语音输入保存，语音文字识别（</w:t>
      </w:r>
      <w:proofErr w:type="gramStart"/>
      <w:r>
        <w:rPr>
          <w:rFonts w:hint="eastAsia"/>
        </w:rPr>
        <w:t>讯飞识别</w:t>
      </w:r>
      <w:proofErr w:type="gramEnd"/>
      <w:r>
        <w:rPr>
          <w:rFonts w:hint="eastAsia"/>
        </w:rPr>
        <w:t>）</w:t>
      </w:r>
    </w:p>
    <w:p w14:paraId="27B5019D" w14:textId="00393FC3" w:rsidR="00A64794" w:rsidRDefault="00A64794" w:rsidP="00A64794">
      <w:pPr>
        <w:pStyle w:val="aff3"/>
        <w:widowControl/>
        <w:numPr>
          <w:ilvl w:val="0"/>
          <w:numId w:val="6"/>
        </w:numPr>
        <w:snapToGrid/>
        <w:spacing w:line="240" w:lineRule="auto"/>
        <w:ind w:firstLineChars="0"/>
        <w:jc w:val="left"/>
      </w:pPr>
      <w:r>
        <w:rPr>
          <w:rFonts w:hint="eastAsia"/>
        </w:rPr>
        <w:t>数据统计、可视化（每日工作记录</w:t>
      </w:r>
      <w:r>
        <w:rPr>
          <w:rFonts w:hint="eastAsia"/>
        </w:rPr>
        <w:t>+</w:t>
      </w:r>
      <w:r>
        <w:rPr>
          <w:rFonts w:hint="eastAsia"/>
        </w:rPr>
        <w:t>时间戳）</w:t>
      </w:r>
    </w:p>
    <w:p w14:paraId="2F4FCB7F" w14:textId="57A45620" w:rsidR="00A64794" w:rsidRDefault="00A64794" w:rsidP="00A64794">
      <w:pPr>
        <w:widowControl/>
        <w:snapToGrid/>
        <w:spacing w:line="240" w:lineRule="auto"/>
        <w:ind w:firstLineChars="0"/>
        <w:jc w:val="left"/>
      </w:pPr>
    </w:p>
    <w:p w14:paraId="5688E902" w14:textId="76CD1D08" w:rsidR="00A64794" w:rsidRDefault="00A64794" w:rsidP="00A64794">
      <w:pPr>
        <w:widowControl/>
        <w:snapToGrid/>
        <w:spacing w:line="240" w:lineRule="auto"/>
        <w:ind w:firstLineChars="0"/>
        <w:jc w:val="left"/>
      </w:pPr>
      <w:r>
        <w:rPr>
          <w:rFonts w:hint="eastAsia"/>
        </w:rPr>
        <w:t>功能性需求</w:t>
      </w:r>
      <w:r w:rsidR="005A544D">
        <w:rPr>
          <w:rFonts w:hint="eastAsia"/>
        </w:rPr>
        <w:t>、性能需求</w:t>
      </w:r>
      <w:r w:rsidR="009A14ED">
        <w:rPr>
          <w:rFonts w:hint="eastAsia"/>
        </w:rPr>
        <w:t>、需求分析</w:t>
      </w:r>
    </w:p>
    <w:p w14:paraId="21C99D45" w14:textId="4EA325AD" w:rsidR="009A14ED" w:rsidRDefault="009A14ED" w:rsidP="00A64794">
      <w:pPr>
        <w:widowControl/>
        <w:snapToGrid/>
        <w:spacing w:line="240" w:lineRule="auto"/>
        <w:ind w:firstLineChars="0"/>
        <w:jc w:val="left"/>
      </w:pPr>
    </w:p>
    <w:p w14:paraId="63E92DDF" w14:textId="77777777" w:rsidR="009A14ED" w:rsidRDefault="009A14ED" w:rsidP="00A64794">
      <w:pPr>
        <w:widowControl/>
        <w:snapToGrid/>
        <w:spacing w:line="240" w:lineRule="auto"/>
        <w:ind w:firstLineChars="0"/>
        <w:jc w:val="left"/>
        <w:rPr>
          <w:rFonts w:hint="eastAsia"/>
        </w:rPr>
      </w:pPr>
    </w:p>
    <w:p w14:paraId="26CA5577" w14:textId="6F40C775" w:rsidR="00A44C57" w:rsidRPr="00A44C57" w:rsidRDefault="00A44C57" w:rsidP="00A44C57">
      <w:pPr>
        <w:widowControl/>
        <w:snapToGrid/>
        <w:spacing w:line="240" w:lineRule="auto"/>
        <w:ind w:firstLineChars="0" w:firstLine="420"/>
        <w:jc w:val="left"/>
        <w:rPr>
          <w:rFonts w:hint="eastAsia"/>
        </w:rPr>
      </w:pPr>
      <w:r>
        <w:rPr>
          <w:rFonts w:hint="eastAsia"/>
        </w:rPr>
        <w:t>《金字塔原理》</w:t>
      </w:r>
    </w:p>
    <w:p w14:paraId="0BB19C06" w14:textId="456EAC1F" w:rsidR="00A44C57" w:rsidRDefault="00A44C57">
      <w:pPr>
        <w:widowControl/>
        <w:snapToGrid/>
        <w:spacing w:line="240" w:lineRule="auto"/>
        <w:ind w:firstLineChars="0" w:firstLine="0"/>
        <w:jc w:val="left"/>
        <w:rPr>
          <w:rFonts w:hint="eastAsia"/>
        </w:rPr>
      </w:pPr>
    </w:p>
    <w:p w14:paraId="25017392" w14:textId="43BB7537" w:rsidR="00A44C57" w:rsidRDefault="00A44C57">
      <w:pPr>
        <w:widowControl/>
        <w:snapToGrid/>
        <w:spacing w:line="240" w:lineRule="auto"/>
        <w:ind w:firstLineChars="0" w:firstLine="0"/>
        <w:jc w:val="left"/>
      </w:pPr>
    </w:p>
    <w:p w14:paraId="098C9C45" w14:textId="77777777" w:rsidR="00A44C57" w:rsidRDefault="00A44C57">
      <w:pPr>
        <w:widowControl/>
        <w:snapToGrid/>
        <w:spacing w:line="240" w:lineRule="auto"/>
        <w:ind w:firstLineChars="0" w:firstLine="0"/>
        <w:jc w:val="left"/>
        <w:rPr>
          <w:rFonts w:hint="eastAsia"/>
        </w:rPr>
      </w:pPr>
    </w:p>
    <w:p w14:paraId="756C2373" w14:textId="77777777" w:rsidR="007A1458" w:rsidRPr="00AB4068" w:rsidRDefault="007A1458" w:rsidP="00685BA5">
      <w:pPr>
        <w:pStyle w:val="1"/>
        <w:ind w:firstLine="600"/>
      </w:pPr>
      <w:r>
        <w:rPr>
          <w:rFonts w:hint="eastAsia"/>
        </w:rPr>
        <w:t>第</w:t>
      </w:r>
      <w:r>
        <w:t>2</w:t>
      </w:r>
      <w:r w:rsidRPr="00AB4068">
        <w:rPr>
          <w:rFonts w:hint="eastAsia"/>
        </w:rPr>
        <w:t>章</w:t>
      </w:r>
      <w:r w:rsidRPr="00AB4068">
        <w:rPr>
          <w:rFonts w:hint="eastAsia"/>
        </w:rPr>
        <w:t xml:space="preserve"> </w:t>
      </w:r>
      <w:r>
        <w:rPr>
          <w:rFonts w:hint="eastAsia"/>
        </w:rPr>
        <w:t>开题报告</w:t>
      </w:r>
    </w:p>
    <w:p w14:paraId="14B74F7E" w14:textId="7EB37737" w:rsidR="005B6392" w:rsidRDefault="007A1458" w:rsidP="00685BA5">
      <w:pPr>
        <w:pStyle w:val="2"/>
        <w:spacing w:before="120"/>
        <w:ind w:firstLineChars="0" w:firstLine="0"/>
      </w:pPr>
      <w:r>
        <w:t>2</w:t>
      </w:r>
      <w:r w:rsidR="004F4EC2">
        <w:rPr>
          <w:rFonts w:hint="eastAsia"/>
        </w:rPr>
        <w:t>.</w:t>
      </w:r>
      <w:r>
        <w:t xml:space="preserve">1 </w:t>
      </w:r>
      <w:r w:rsidR="00FF2972">
        <w:rPr>
          <w:rFonts w:hint="eastAsia"/>
        </w:rPr>
        <w:t>主要</w:t>
      </w:r>
      <w:r>
        <w:rPr>
          <w:rFonts w:hint="eastAsia"/>
        </w:rPr>
        <w:t>研究内容</w:t>
      </w:r>
    </w:p>
    <w:p w14:paraId="57714015" w14:textId="4CEB0FBD" w:rsidR="004F4EC2" w:rsidRDefault="00653016" w:rsidP="00685BA5">
      <w:pPr>
        <w:pStyle w:val="3"/>
        <w:spacing w:before="120"/>
        <w:ind w:firstLine="480"/>
      </w:pPr>
      <w:r>
        <w:rPr>
          <w:rFonts w:hint="eastAsia"/>
        </w:rPr>
        <w:t>2</w:t>
      </w:r>
      <w:r>
        <w:t>.1.1</w:t>
      </w:r>
      <w:r w:rsidR="00AC36FA">
        <w:t xml:space="preserve"> </w:t>
      </w:r>
      <w:r w:rsidR="009A14ED">
        <w:rPr>
          <w:rFonts w:hint="eastAsia"/>
        </w:rPr>
        <w:t>需求分析</w:t>
      </w:r>
    </w:p>
    <w:p w14:paraId="2EB43F05" w14:textId="054AE721" w:rsidR="007A1458" w:rsidRDefault="007A1458" w:rsidP="009A14ED">
      <w:pPr>
        <w:pStyle w:val="4"/>
        <w:ind w:firstLine="562"/>
      </w:pPr>
    </w:p>
    <w:p w14:paraId="25919C88" w14:textId="5E2EC214" w:rsidR="00B32F13" w:rsidRDefault="00B32F13" w:rsidP="00685BA5">
      <w:pPr>
        <w:ind w:firstLine="480"/>
      </w:pPr>
    </w:p>
    <w:p w14:paraId="42D86DB4" w14:textId="77777777" w:rsidR="00B32F13" w:rsidRDefault="00B32F13" w:rsidP="00685BA5">
      <w:pPr>
        <w:ind w:firstLine="480"/>
      </w:pPr>
    </w:p>
    <w:p w14:paraId="1319BFDE" w14:textId="330E31CD" w:rsidR="00653016" w:rsidRPr="00E1341E" w:rsidRDefault="00653016" w:rsidP="00685BA5">
      <w:pPr>
        <w:pStyle w:val="3"/>
        <w:spacing w:before="120"/>
        <w:ind w:firstLine="480"/>
      </w:pPr>
      <w:r w:rsidRPr="00E1341E">
        <w:rPr>
          <w:rFonts w:hint="eastAsia"/>
        </w:rPr>
        <w:t>2</w:t>
      </w:r>
      <w:r w:rsidRPr="00E1341E">
        <w:t>.1.2</w:t>
      </w:r>
      <w:r w:rsidR="00AC36FA" w:rsidRPr="00E1341E">
        <w:t xml:space="preserve"> </w:t>
      </w:r>
      <w:r w:rsidR="009A14ED">
        <w:rPr>
          <w:rFonts w:hint="eastAsia"/>
        </w:rPr>
        <w:t>研究技术</w:t>
      </w:r>
    </w:p>
    <w:p w14:paraId="07FE347D" w14:textId="03F57693" w:rsidR="007801B1" w:rsidRDefault="007801B1" w:rsidP="007801B1">
      <w:pPr>
        <w:ind w:firstLine="480"/>
      </w:pPr>
    </w:p>
    <w:p w14:paraId="7AD29341" w14:textId="2E71A982" w:rsidR="00B32F13" w:rsidRDefault="009A14ED" w:rsidP="007801B1">
      <w:pPr>
        <w:ind w:firstLine="480"/>
      </w:pPr>
      <w:r>
        <w:rPr>
          <w:rFonts w:hint="eastAsia"/>
        </w:rPr>
        <w:t>三端技术：</w:t>
      </w:r>
    </w:p>
    <w:p w14:paraId="5980B7BE" w14:textId="77777777" w:rsidR="009A14ED" w:rsidRDefault="009A14ED" w:rsidP="007801B1">
      <w:pPr>
        <w:ind w:firstLine="480"/>
        <w:rPr>
          <w:rFonts w:hint="eastAsia"/>
        </w:rPr>
      </w:pPr>
    </w:p>
    <w:p w14:paraId="664AACCF" w14:textId="59D460BB" w:rsidR="00B32F13" w:rsidRDefault="00B32F13" w:rsidP="007801B1">
      <w:pPr>
        <w:ind w:firstLine="480"/>
      </w:pPr>
    </w:p>
    <w:p w14:paraId="438FD67A" w14:textId="77777777" w:rsidR="00B32F13" w:rsidRDefault="00B32F13" w:rsidP="007801B1">
      <w:pPr>
        <w:ind w:firstLine="480"/>
      </w:pPr>
    </w:p>
    <w:p w14:paraId="48DEDD33" w14:textId="17E1A4C4" w:rsidR="00653016" w:rsidRDefault="00653016" w:rsidP="00685BA5">
      <w:pPr>
        <w:pStyle w:val="3"/>
        <w:spacing w:before="120"/>
        <w:ind w:firstLine="480"/>
      </w:pPr>
      <w:r>
        <w:rPr>
          <w:rFonts w:hint="eastAsia"/>
        </w:rPr>
        <w:t>2</w:t>
      </w:r>
      <w:r>
        <w:t>.1.3</w:t>
      </w:r>
      <w:r w:rsidR="00AC36FA">
        <w:t xml:space="preserve"> </w:t>
      </w:r>
    </w:p>
    <w:p w14:paraId="53E2710A" w14:textId="0023D96C" w:rsidR="007A1458" w:rsidRDefault="007A1458" w:rsidP="00685BA5">
      <w:pPr>
        <w:ind w:firstLine="480"/>
      </w:pPr>
    </w:p>
    <w:p w14:paraId="7A58A234" w14:textId="355397E8" w:rsidR="00B32F13" w:rsidRDefault="00B32F13" w:rsidP="00685BA5">
      <w:pPr>
        <w:ind w:firstLine="480"/>
      </w:pPr>
    </w:p>
    <w:p w14:paraId="62F7809C" w14:textId="4C0DDF00" w:rsidR="00B32F13" w:rsidRDefault="00B32F13" w:rsidP="00685BA5">
      <w:pPr>
        <w:ind w:firstLine="480"/>
      </w:pPr>
    </w:p>
    <w:p w14:paraId="4B30E648" w14:textId="77777777" w:rsidR="00B32F13" w:rsidRDefault="00B32F13" w:rsidP="00685BA5">
      <w:pPr>
        <w:ind w:firstLine="480"/>
      </w:pPr>
    </w:p>
    <w:p w14:paraId="31177EC0" w14:textId="77777777" w:rsidR="007A1458" w:rsidRDefault="007A1458" w:rsidP="00685BA5">
      <w:pPr>
        <w:pStyle w:val="2"/>
        <w:spacing w:before="120"/>
        <w:ind w:firstLineChars="0" w:firstLine="0"/>
      </w:pPr>
      <w:r>
        <w:lastRenderedPageBreak/>
        <w:t>2</w:t>
      </w:r>
      <w:r>
        <w:rPr>
          <w:rFonts w:hint="eastAsia"/>
        </w:rPr>
        <w:t>.</w:t>
      </w:r>
      <w:r>
        <w:t xml:space="preserve">2 </w:t>
      </w:r>
      <w:r>
        <w:rPr>
          <w:rFonts w:hint="eastAsia"/>
        </w:rPr>
        <w:t>研究方案或设计方案</w:t>
      </w:r>
    </w:p>
    <w:p w14:paraId="6D6657BA" w14:textId="77777777" w:rsidR="007A1458" w:rsidRDefault="007A1458" w:rsidP="00685BA5">
      <w:pPr>
        <w:ind w:firstLine="480"/>
      </w:pPr>
    </w:p>
    <w:p w14:paraId="0C7BA324" w14:textId="7E2E63EE" w:rsidR="00B32F13" w:rsidRDefault="00B32F13" w:rsidP="00685BA5">
      <w:pPr>
        <w:ind w:firstLine="480"/>
      </w:pPr>
    </w:p>
    <w:p w14:paraId="54BCA915" w14:textId="64AF5BC6" w:rsidR="00B32F13" w:rsidRDefault="00B32F13" w:rsidP="00685BA5">
      <w:pPr>
        <w:ind w:firstLine="480"/>
      </w:pPr>
    </w:p>
    <w:p w14:paraId="3660B045" w14:textId="77777777" w:rsidR="00B32F13" w:rsidRDefault="00B32F13" w:rsidP="00685BA5">
      <w:pPr>
        <w:ind w:firstLine="480"/>
      </w:pPr>
    </w:p>
    <w:p w14:paraId="620145BC" w14:textId="77777777" w:rsidR="007A1458" w:rsidRDefault="007A1458" w:rsidP="00685BA5">
      <w:pPr>
        <w:pStyle w:val="2"/>
        <w:spacing w:before="120"/>
        <w:ind w:firstLineChars="0" w:firstLine="0"/>
      </w:pPr>
      <w:r>
        <w:t>2</w:t>
      </w:r>
      <w:r>
        <w:rPr>
          <w:rFonts w:hint="eastAsia"/>
        </w:rPr>
        <w:t>.</w:t>
      </w:r>
      <w:r>
        <w:t xml:space="preserve">3 </w:t>
      </w:r>
      <w:r>
        <w:rPr>
          <w:rFonts w:hint="eastAsia"/>
        </w:rPr>
        <w:t>毕业设计成果</w:t>
      </w:r>
    </w:p>
    <w:p w14:paraId="6E37C699" w14:textId="36570BC7" w:rsidR="007A1458" w:rsidRDefault="007A1458" w:rsidP="00D46EE9">
      <w:pPr>
        <w:ind w:firstLine="480"/>
        <w:jc w:val="left"/>
        <w:rPr>
          <w:rFonts w:asciiTheme="minorEastAsia" w:eastAsiaTheme="minorEastAsia" w:hAnsiTheme="minorEastAsia"/>
        </w:rPr>
      </w:pPr>
    </w:p>
    <w:p w14:paraId="446B9A6C" w14:textId="6F1005DC" w:rsidR="00B32F13" w:rsidRDefault="00B32F13" w:rsidP="00D46EE9">
      <w:pPr>
        <w:ind w:firstLine="480"/>
        <w:jc w:val="left"/>
        <w:rPr>
          <w:rFonts w:asciiTheme="minorEastAsia" w:eastAsiaTheme="minorEastAsia" w:hAnsiTheme="minorEastAsia"/>
        </w:rPr>
      </w:pPr>
    </w:p>
    <w:p w14:paraId="54BDC6F3" w14:textId="0F864633" w:rsidR="00B32F13" w:rsidRDefault="00B32F13" w:rsidP="00D46EE9">
      <w:pPr>
        <w:ind w:firstLine="480"/>
        <w:jc w:val="left"/>
        <w:rPr>
          <w:rFonts w:asciiTheme="minorEastAsia" w:eastAsiaTheme="minorEastAsia" w:hAnsiTheme="minorEastAsia"/>
        </w:rPr>
      </w:pPr>
    </w:p>
    <w:p w14:paraId="2D3FD7EA" w14:textId="77777777" w:rsidR="00B32F13" w:rsidRPr="00D46EE9" w:rsidRDefault="00B32F13" w:rsidP="00D46EE9">
      <w:pPr>
        <w:ind w:firstLine="480"/>
        <w:jc w:val="left"/>
        <w:rPr>
          <w:rFonts w:asciiTheme="minorEastAsia" w:eastAsiaTheme="minorEastAsia" w:hAnsiTheme="minorEastAsia"/>
        </w:rPr>
      </w:pPr>
    </w:p>
    <w:p w14:paraId="6CCADC4E" w14:textId="77777777" w:rsidR="007A1458" w:rsidRDefault="007A1458" w:rsidP="00685BA5">
      <w:pPr>
        <w:pStyle w:val="2"/>
        <w:spacing w:before="120"/>
        <w:ind w:firstLineChars="0" w:firstLine="0"/>
      </w:pPr>
      <w:r>
        <w:t>2</w:t>
      </w:r>
      <w:r>
        <w:rPr>
          <w:rFonts w:hint="eastAsia"/>
        </w:rPr>
        <w:t>.</w:t>
      </w:r>
      <w:r>
        <w:t xml:space="preserve">4 </w:t>
      </w:r>
      <w:r>
        <w:rPr>
          <w:rFonts w:hint="eastAsia"/>
        </w:rPr>
        <w:t>时间安排</w:t>
      </w:r>
    </w:p>
    <w:p w14:paraId="78297398" w14:textId="6E3DEBF5" w:rsidR="007A1458" w:rsidRPr="001A70D4" w:rsidRDefault="007A1458" w:rsidP="001A70D4">
      <w:pPr>
        <w:ind w:firstLine="480"/>
        <w:jc w:val="left"/>
        <w:rPr>
          <w:rFonts w:ascii="宋体" w:hAnsi="宋体"/>
        </w:rPr>
      </w:pPr>
    </w:p>
    <w:p w14:paraId="69448AD3" w14:textId="77777777" w:rsidR="002C79CC" w:rsidRPr="002C79CC" w:rsidRDefault="002C79CC" w:rsidP="00685BA5">
      <w:pPr>
        <w:ind w:firstLineChars="0" w:firstLine="0"/>
        <w:jc w:val="center"/>
        <w:rPr>
          <w:rFonts w:ascii="黑体" w:eastAsia="黑体" w:hAnsi="黑体"/>
          <w:sz w:val="21"/>
          <w:szCs w:val="21"/>
        </w:rPr>
      </w:pPr>
    </w:p>
    <w:p w14:paraId="058E9D31" w14:textId="77777777" w:rsidR="00715D11" w:rsidRDefault="00715D11" w:rsidP="00685BA5">
      <w:pPr>
        <w:pStyle w:val="1"/>
        <w:ind w:firstLine="600"/>
        <w:sectPr w:rsidR="00715D11" w:rsidSect="00E9359D">
          <w:headerReference w:type="even" r:id="rId22"/>
          <w:headerReference w:type="default" r:id="rId23"/>
          <w:endnotePr>
            <w:numFmt w:val="decimal"/>
          </w:endnotePr>
          <w:pgSz w:w="11906" w:h="16838"/>
          <w:pgMar w:top="1701" w:right="1701" w:bottom="1701" w:left="1701" w:header="1134" w:footer="1134" w:gutter="0"/>
          <w:cols w:space="425"/>
          <w:docGrid w:linePitch="326"/>
        </w:sectPr>
      </w:pPr>
    </w:p>
    <w:p w14:paraId="78F79489" w14:textId="4D0A5650" w:rsidR="005E030E" w:rsidRPr="005E030E" w:rsidRDefault="00F77C5E" w:rsidP="005E030E">
      <w:pPr>
        <w:autoSpaceDE w:val="0"/>
        <w:autoSpaceDN w:val="0"/>
        <w:adjustRightInd w:val="0"/>
        <w:snapToGrid/>
        <w:spacing w:line="240" w:lineRule="auto"/>
        <w:ind w:firstLineChars="0" w:firstLine="0"/>
        <w:jc w:val="left"/>
        <w:rPr>
          <w:rFonts w:hint="eastAsia"/>
          <w:kern w:val="0"/>
          <w:szCs w:val="24"/>
        </w:rPr>
      </w:pPr>
      <w:r>
        <w:rPr>
          <w:rFonts w:hint="eastAsia"/>
        </w:rPr>
        <w:lastRenderedPageBreak/>
        <w:t>参考文献</w:t>
      </w:r>
    </w:p>
    <w:sectPr w:rsidR="005E030E" w:rsidRPr="005E030E" w:rsidSect="00E9359D">
      <w:headerReference w:type="even" r:id="rId24"/>
      <w:headerReference w:type="default" r:id="rId25"/>
      <w:pgSz w:w="11906" w:h="16838"/>
      <w:pgMar w:top="1701" w:right="1701" w:bottom="1701" w:left="1701" w:header="1134" w:footer="1134" w:gutter="0"/>
      <w:cols w:space="42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1EA4E" w14:textId="77777777" w:rsidR="00561C5F" w:rsidRDefault="00561C5F" w:rsidP="009C0A89">
      <w:pPr>
        <w:ind w:firstLine="480"/>
      </w:pPr>
      <w:r>
        <w:separator/>
      </w:r>
    </w:p>
  </w:endnote>
  <w:endnote w:type="continuationSeparator" w:id="0">
    <w:p w14:paraId="663568CD" w14:textId="77777777" w:rsidR="00561C5F" w:rsidRDefault="00561C5F" w:rsidP="009C0A89">
      <w:pPr>
        <w:ind w:firstLine="480"/>
      </w:pPr>
      <w:r>
        <w:continuationSeparator/>
      </w:r>
    </w:p>
  </w:endnote>
  <w:endnote w:id="1">
    <w:p w14:paraId="7A68C1A0" w14:textId="7C152DD0" w:rsidR="005E030E" w:rsidRDefault="005E030E">
      <w:pPr>
        <w:pStyle w:val="afb"/>
        <w:ind w:firstLine="480"/>
        <w:rPr>
          <w:rFonts w:hint="eastAsia"/>
        </w:rPr>
      </w:pPr>
      <w:r>
        <w:rPr>
          <w:rStyle w:val="afd"/>
        </w:rPr>
        <w:endnoteRef/>
      </w:r>
      <w:r>
        <w:t xml:space="preserve"> </w:t>
      </w:r>
      <w:r>
        <w:fldChar w:fldCharType="begin"/>
      </w:r>
      <w:r>
        <w:instrText xml:space="preserve"> ADDIN ZOTERO_ITEM CSL_CITATION {"citationID":"nxK66leL","properties":{"formattedCitation":"\\uc0\\u26611{}\\uc0\\u28023{}\\uc0\\u29141{};\\uc0\\u37073{}\\uc0\\u20581{}; \\uc0\\u22522{}\\uc0\\u20110{}React\\uc0\\u21644{}Express\\uc0\\u30340{}\\uc0\\u25509{}\\uc0\\u24453{}\\uc0\\u24037{}\\uc0\\u20316{}\\uc0\\u31649{}\\uc0\\u29702{}\\uc0\\u31995{}\\uc0\\u32479{}\\uc0\\u30340{}\\uc0\\u35774{}\\uc0\\u35745{}\\uc0\\u19982{}\\uc0\\u23454{}\\uc0\\u29616{}[J/OL]. \\uc0\\u30005{}\\uc0\\u33041{}\\uc0\\u30693{}\\uc0</w:instrText>
      </w:r>
      <w:r>
        <w:rPr>
          <w:rFonts w:hint="eastAsia"/>
        </w:rPr>
        <w:instrText>\\u35782{}\\uc0\\u19982{}\\uc0\\u25216{}\\uc0\\u26415{}, 2021(17 vo 17): 10-13. DOI:10.14004/j.cnki.ckt.2021.1536.","plainCitation":"</w:instrText>
      </w:r>
      <w:r>
        <w:rPr>
          <w:rFonts w:hint="eastAsia"/>
        </w:rPr>
        <w:instrText>柳海燕</w:instrText>
      </w:r>
      <w:r>
        <w:rPr>
          <w:rFonts w:hint="eastAsia"/>
        </w:rPr>
        <w:instrText>;</w:instrText>
      </w:r>
      <w:r>
        <w:rPr>
          <w:rFonts w:hint="eastAsia"/>
        </w:rPr>
        <w:instrText>郑健</w:instrText>
      </w:r>
      <w:r>
        <w:rPr>
          <w:rFonts w:hint="eastAsia"/>
        </w:rPr>
        <w:instrText xml:space="preserve">; </w:instrText>
      </w:r>
      <w:r>
        <w:rPr>
          <w:rFonts w:hint="eastAsia"/>
        </w:rPr>
        <w:instrText>基于</w:instrText>
      </w:r>
      <w:r>
        <w:rPr>
          <w:rFonts w:hint="eastAsia"/>
        </w:rPr>
        <w:instrText>React</w:instrText>
      </w:r>
      <w:r>
        <w:rPr>
          <w:rFonts w:hint="eastAsia"/>
        </w:rPr>
        <w:instrText>和</w:instrText>
      </w:r>
      <w:r>
        <w:rPr>
          <w:rFonts w:hint="eastAsia"/>
        </w:rPr>
        <w:instrText>Express</w:instrText>
      </w:r>
      <w:r>
        <w:rPr>
          <w:rFonts w:hint="eastAsia"/>
        </w:rPr>
        <w:instrText>的接待工作管理系统的设计与实现</w:instrText>
      </w:r>
      <w:r>
        <w:rPr>
          <w:rFonts w:hint="eastAsia"/>
        </w:rPr>
        <w:instrText xml:space="preserve">[J/OL]. </w:instrText>
      </w:r>
      <w:r>
        <w:rPr>
          <w:rFonts w:hint="eastAsia"/>
        </w:rPr>
        <w:instrText>电脑知识与技术</w:instrText>
      </w:r>
      <w:r>
        <w:rPr>
          <w:rFonts w:hint="eastAsia"/>
        </w:rPr>
        <w:instrText>, 2021(17 vo 17): 10-13. DOI:10.14004/j.cnki.ckt.2021.1536.","noteIndex":1},"citationItems":[{"id":50,"uris":["http://zotero.org/users/local/4LubrB6c/items/6YY6VNUD"],"itemData":{"id":50,"type":"article-journal","abstract":"</w:instrText>
      </w:r>
      <w:r>
        <w:rPr>
          <w:rFonts w:hint="eastAsia"/>
        </w:rPr>
        <w:instrText>每年来学校参观交流的院校、企业等单位众多</w:instrText>
      </w:r>
      <w:r>
        <w:rPr>
          <w:rFonts w:hint="eastAsia"/>
        </w:rPr>
        <w:instrText>,</w:instrText>
      </w:r>
      <w:r>
        <w:rPr>
          <w:rFonts w:hint="eastAsia"/>
        </w:rPr>
        <w:instrText>接待工作涉及接待方案确定、领导审批等多个环节。目前该类应用开发成本高</w:instrText>
      </w:r>
      <w:r>
        <w:rPr>
          <w:rFonts w:hint="eastAsia"/>
        </w:rPr>
        <w:instrText>,</w:instrText>
      </w:r>
      <w:r>
        <w:rPr>
          <w:rFonts w:hint="eastAsia"/>
        </w:rPr>
        <w:instrText>且功能不能完全满足学校个性化需求。针对这些问题</w:instrText>
      </w:r>
      <w:r>
        <w:rPr>
          <w:rFonts w:hint="eastAsia"/>
        </w:rPr>
        <w:instrText>,</w:instrText>
      </w:r>
      <w:r>
        <w:rPr>
          <w:rFonts w:hint="eastAsia"/>
        </w:rPr>
        <w:instrText>自主采用</w:instrText>
      </w:r>
      <w:r>
        <w:rPr>
          <w:rFonts w:hint="eastAsia"/>
        </w:rPr>
        <w:instrText>React</w:instrText>
      </w:r>
      <w:r>
        <w:rPr>
          <w:rFonts w:hint="eastAsia"/>
        </w:rPr>
        <w:instrText>和</w:instrText>
      </w:r>
      <w:r>
        <w:rPr>
          <w:rFonts w:hint="eastAsia"/>
        </w:rPr>
        <w:instrText>Express</w:instrText>
      </w:r>
      <w:r>
        <w:rPr>
          <w:rFonts w:hint="eastAsia"/>
        </w:rPr>
        <w:instrText>技术</w:instrText>
      </w:r>
      <w:r>
        <w:rPr>
          <w:rFonts w:hint="eastAsia"/>
        </w:rPr>
        <w:instrText>,</w:instrText>
      </w:r>
      <w:r>
        <w:rPr>
          <w:rFonts w:hint="eastAsia"/>
        </w:rPr>
        <w:instrText>设计并实现了</w:instrText>
      </w:r>
      <w:r>
        <w:rPr>
          <w:rFonts w:hint="eastAsia"/>
        </w:rPr>
        <w:instrText>IVT</w:instrText>
      </w:r>
      <w:r>
        <w:rPr>
          <w:rFonts w:hint="eastAsia"/>
        </w:rPr>
        <w:instrText>接待工作管理系统。前端页面基于</w:instrText>
      </w:r>
      <w:r>
        <w:rPr>
          <w:rFonts w:hint="eastAsia"/>
        </w:rPr>
        <w:instrText>React</w:instrText>
      </w:r>
      <w:r>
        <w:rPr>
          <w:rFonts w:hint="eastAsia"/>
        </w:rPr>
        <w:instrText>用</w:instrText>
      </w:r>
      <w:r>
        <w:rPr>
          <w:rFonts w:hint="eastAsia"/>
        </w:rPr>
        <w:instrText>Material-UI</w:instrText>
      </w:r>
      <w:r>
        <w:rPr>
          <w:rFonts w:hint="eastAsia"/>
        </w:rPr>
        <w:instrText>和</w:instrText>
      </w:r>
      <w:r>
        <w:rPr>
          <w:rFonts w:hint="eastAsia"/>
        </w:rPr>
        <w:instrText>Recharts</w:instrText>
      </w:r>
      <w:r>
        <w:rPr>
          <w:rFonts w:hint="eastAsia"/>
        </w:rPr>
        <w:instrText>构建</w:instrText>
      </w:r>
      <w:r>
        <w:rPr>
          <w:rFonts w:hint="eastAsia"/>
        </w:rPr>
        <w:instrText>,</w:instrText>
      </w:r>
      <w:r>
        <w:rPr>
          <w:rFonts w:hint="eastAsia"/>
        </w:rPr>
        <w:instrText>有效解决了客户端多端访问问题和刷新页面带来的性能问题。后端采用轻量框架</w:instrText>
      </w:r>
      <w:r>
        <w:rPr>
          <w:rFonts w:hint="eastAsia"/>
        </w:rPr>
        <w:instrText>Express</w:instrText>
      </w:r>
      <w:r>
        <w:rPr>
          <w:rFonts w:hint="eastAsia"/>
        </w:rPr>
        <w:instrText>进行开发</w:instrText>
      </w:r>
      <w:r>
        <w:rPr>
          <w:rFonts w:hint="eastAsia"/>
        </w:rPr>
        <w:instrText>,</w:instrText>
      </w:r>
      <w:r>
        <w:rPr>
          <w:rFonts w:hint="eastAsia"/>
        </w:rPr>
        <w:instrText>极大地提高了开发效率。项目同时对接了</w:instrText>
      </w:r>
      <w:r>
        <w:rPr>
          <w:rFonts w:hint="eastAsia"/>
        </w:rPr>
        <w:instrText>CAS</w:instrText>
      </w:r>
      <w:r>
        <w:rPr>
          <w:rFonts w:hint="eastAsia"/>
        </w:rPr>
        <w:instrText>服务、企业微信和阿里云短信服务</w:instrText>
      </w:r>
      <w:r>
        <w:rPr>
          <w:rFonts w:hint="eastAsia"/>
        </w:rPr>
        <w:instrText>,</w:instrText>
      </w:r>
      <w:r>
        <w:rPr>
          <w:rFonts w:hint="eastAsia"/>
        </w:rPr>
        <w:instrText>在方便用户登录的同时</w:instrText>
      </w:r>
      <w:r>
        <w:rPr>
          <w:rFonts w:hint="eastAsia"/>
        </w:rPr>
        <w:instrText>,</w:instrText>
      </w:r>
      <w:r>
        <w:rPr>
          <w:rFonts w:hint="eastAsia"/>
        </w:rPr>
        <w:instrText>也有效避免了信息孤岛问题。</w:instrText>
      </w:r>
      <w:r>
        <w:rPr>
          <w:rFonts w:hint="eastAsia"/>
        </w:rPr>
        <w:instrText>","call-number":"34-1205/TP","container-title":"</w:instrText>
      </w:r>
      <w:r>
        <w:rPr>
          <w:rFonts w:hint="eastAsia"/>
        </w:rPr>
        <w:instrText>电脑知识与技术</w:instrText>
      </w:r>
      <w:r>
        <w:rPr>
          <w:rFonts w:hint="eastAsia"/>
        </w:rPr>
        <w:instrText>","DOI":"10.14004/j.cnki.ckt.2021.1536","ISSN":"1009-3044","issue":"17 vo 17","language":"</w:instrText>
      </w:r>
      <w:r>
        <w:rPr>
          <w:rFonts w:hint="eastAsia"/>
        </w:rPr>
        <w:instrText>中文</w:instrText>
      </w:r>
      <w:r>
        <w:rPr>
          <w:rFonts w:hint="eastAsia"/>
        </w:rPr>
        <w:instrText>;","page":"10-13","title":"</w:instrText>
      </w:r>
      <w:r>
        <w:rPr>
          <w:rFonts w:hint="eastAsia"/>
        </w:rPr>
        <w:instrText>基于</w:instrText>
      </w:r>
      <w:r>
        <w:rPr>
          <w:rFonts w:hint="eastAsia"/>
        </w:rPr>
        <w:instrText>React</w:instrText>
      </w:r>
      <w:r>
        <w:rPr>
          <w:rFonts w:hint="eastAsia"/>
        </w:rPr>
        <w:instrText>和</w:instrText>
      </w:r>
      <w:r>
        <w:rPr>
          <w:rFonts w:hint="eastAsia"/>
        </w:rPr>
        <w:instrText>Express</w:instrText>
      </w:r>
      <w:r>
        <w:rPr>
          <w:rFonts w:hint="eastAsia"/>
        </w:rPr>
        <w:instrText>的接待工作管理系统的设计与实现</w:instrText>
      </w:r>
      <w:r>
        <w:rPr>
          <w:rFonts w:hint="eastAsia"/>
        </w:rPr>
        <w:instrText>","author":[{"family":"</w:instrText>
      </w:r>
      <w:r>
        <w:rPr>
          <w:rFonts w:hint="eastAsia"/>
        </w:rPr>
        <w:instrText>柳海燕</w:instrText>
      </w:r>
      <w:r>
        <w:rPr>
          <w:rFonts w:hint="eastAsia"/>
        </w:rPr>
        <w:instrText>;</w:instrText>
      </w:r>
      <w:r>
        <w:rPr>
          <w:rFonts w:hint="eastAsia"/>
        </w:rPr>
        <w:instrText>郑健</w:instrText>
      </w:r>
      <w:r>
        <w:rPr>
          <w:rFonts w:hint="eastAsia"/>
        </w:rPr>
        <w:instrText>;","given":""}],"issued":{"date-parts":[["2021"]]}}}],"schema":"https://github.com/citation-style-language/schema/ra</w:instrText>
      </w:r>
      <w:r>
        <w:instrText xml:space="preserve">w/master/csl-citation.json"} </w:instrText>
      </w:r>
      <w:r>
        <w:fldChar w:fldCharType="separate"/>
      </w:r>
      <w:r w:rsidRPr="005E030E">
        <w:rPr>
          <w:kern w:val="0"/>
          <w:sz w:val="18"/>
          <w:szCs w:val="24"/>
        </w:rPr>
        <w:t>柳海燕</w:t>
      </w:r>
      <w:r w:rsidRPr="005E030E">
        <w:rPr>
          <w:kern w:val="0"/>
          <w:sz w:val="18"/>
          <w:szCs w:val="24"/>
        </w:rPr>
        <w:t>;</w:t>
      </w:r>
      <w:r w:rsidRPr="005E030E">
        <w:rPr>
          <w:kern w:val="0"/>
          <w:sz w:val="18"/>
          <w:szCs w:val="24"/>
        </w:rPr>
        <w:t>郑健</w:t>
      </w:r>
      <w:r w:rsidRPr="005E030E">
        <w:rPr>
          <w:kern w:val="0"/>
          <w:sz w:val="18"/>
          <w:szCs w:val="24"/>
        </w:rPr>
        <w:t xml:space="preserve">; </w:t>
      </w:r>
      <w:r w:rsidRPr="005E030E">
        <w:rPr>
          <w:kern w:val="0"/>
          <w:sz w:val="18"/>
          <w:szCs w:val="24"/>
        </w:rPr>
        <w:t>基于</w:t>
      </w:r>
      <w:r w:rsidRPr="005E030E">
        <w:rPr>
          <w:kern w:val="0"/>
          <w:sz w:val="18"/>
          <w:szCs w:val="24"/>
        </w:rPr>
        <w:t>React</w:t>
      </w:r>
      <w:r w:rsidRPr="005E030E">
        <w:rPr>
          <w:kern w:val="0"/>
          <w:sz w:val="18"/>
          <w:szCs w:val="24"/>
        </w:rPr>
        <w:t>和</w:t>
      </w:r>
      <w:r w:rsidRPr="005E030E">
        <w:rPr>
          <w:kern w:val="0"/>
          <w:sz w:val="18"/>
          <w:szCs w:val="24"/>
        </w:rPr>
        <w:t>Express</w:t>
      </w:r>
      <w:r w:rsidRPr="005E030E">
        <w:rPr>
          <w:kern w:val="0"/>
          <w:sz w:val="18"/>
          <w:szCs w:val="24"/>
        </w:rPr>
        <w:t>的接待工作管理系统的设计与实现</w:t>
      </w:r>
      <w:r w:rsidRPr="005E030E">
        <w:rPr>
          <w:kern w:val="0"/>
          <w:sz w:val="18"/>
          <w:szCs w:val="24"/>
        </w:rPr>
        <w:t xml:space="preserve">[J/OL]. </w:t>
      </w:r>
      <w:r w:rsidRPr="005E030E">
        <w:rPr>
          <w:kern w:val="0"/>
          <w:sz w:val="18"/>
          <w:szCs w:val="24"/>
        </w:rPr>
        <w:t>电脑知识与技术</w:t>
      </w:r>
      <w:r w:rsidRPr="005E030E">
        <w:rPr>
          <w:kern w:val="0"/>
          <w:sz w:val="18"/>
          <w:szCs w:val="24"/>
        </w:rPr>
        <w:t xml:space="preserve">, 2021(17 </w:t>
      </w:r>
      <w:proofErr w:type="spellStart"/>
      <w:r w:rsidRPr="005E030E">
        <w:rPr>
          <w:kern w:val="0"/>
          <w:sz w:val="18"/>
          <w:szCs w:val="24"/>
        </w:rPr>
        <w:t>vo</w:t>
      </w:r>
      <w:proofErr w:type="spellEnd"/>
      <w:r w:rsidRPr="005E030E">
        <w:rPr>
          <w:kern w:val="0"/>
          <w:sz w:val="18"/>
          <w:szCs w:val="24"/>
        </w:rPr>
        <w:t xml:space="preserve"> 17): 10-13. DOI:10.14004/j.cnki.ckt.2021.1536.</w:t>
      </w:r>
      <w:r>
        <w:fldChar w:fldCharType="end"/>
      </w:r>
    </w:p>
  </w:endnote>
  <w:endnote w:id="2">
    <w:p w14:paraId="062292D1" w14:textId="7DC9ED91" w:rsidR="004D0B1C" w:rsidRDefault="004D0B1C">
      <w:pPr>
        <w:pStyle w:val="afb"/>
        <w:ind w:firstLine="480"/>
        <w:rPr>
          <w:rFonts w:hint="eastAsia"/>
        </w:rPr>
      </w:pPr>
      <w:r>
        <w:rPr>
          <w:rStyle w:val="afd"/>
        </w:rPr>
        <w:endnoteRef/>
      </w:r>
      <w:r>
        <w:t xml:space="preserve"> </w:t>
      </w:r>
      <w:r>
        <w:fldChar w:fldCharType="begin"/>
      </w:r>
      <w:r w:rsidR="00CB0FC6">
        <w:instrText xml:space="preserve"> ADDIN ZOTERO_ITEM CSL_CITATION {"citationID":"FfVOoVv1","properties":{"formattedCitation":"vercel/next.js: The React Framework[EB/OL]. [2023-01-13]. https://github.com/vercel/next.js.","plainCitation":"vercel/next.js: The React Framework[EB/OL]. [2023-01-13]. https://github.com/vercel/next.js.","noteIndex":2},"citationItems":[{"id":14,"uris":["http://zotero.org/users/local/4LubrB6c/items/HGU3WHHK"],"itemData":{"id":14,"type":"webpage","title":"vercel/next.js: The React Framework","URL":"https://github.com/vercel/next.js","accessed":{"date-parts":[["2023",1,13]]}}}],"schema":"https://github.com/citation-style-language/schema/raw/master/csl-citation.json"} </w:instrText>
      </w:r>
      <w:r>
        <w:fldChar w:fldCharType="separate"/>
      </w:r>
      <w:proofErr w:type="spellStart"/>
      <w:r w:rsidRPr="004D0B1C">
        <w:t>vercel</w:t>
      </w:r>
      <w:proofErr w:type="spellEnd"/>
      <w:r w:rsidRPr="004D0B1C">
        <w:t>/next.js: The React Framework[EB/OL]. [2023-01-13]. https://github.com/vercel/next.js.</w:t>
      </w:r>
      <w:r>
        <w:fldChar w:fldCharType="end"/>
      </w:r>
    </w:p>
  </w:endnote>
  <w:endnote w:id="3">
    <w:p w14:paraId="4F43F930" w14:textId="2E975CBC" w:rsidR="00CB0FC6" w:rsidRDefault="00CB0FC6">
      <w:pPr>
        <w:pStyle w:val="afb"/>
        <w:ind w:firstLine="480"/>
        <w:rPr>
          <w:rFonts w:hint="eastAsia"/>
        </w:rPr>
      </w:pPr>
      <w:r>
        <w:rPr>
          <w:rStyle w:val="afd"/>
        </w:rPr>
        <w:endnoteRef/>
      </w:r>
      <w:r>
        <w:t xml:space="preserve"> </w:t>
      </w:r>
      <w:r>
        <w:fldChar w:fldCharType="begin"/>
      </w:r>
      <w:r>
        <w:instrText xml:space="preserve"> ADDIN ZOTERO_ITEM CSL_CITATION {"citationID":"RR2VyhYq","properties":{"formattedCitation":"SAUNDARIYA K, ABIRAMI M, KUMARAN S R, \\uc0\\u31561{}. WEBAPP SERVICE FOR BOOKING HANDYMAN USING MONGODB, EXPRESS JS, REACT JS, NODE JS[C/OL]//ICSPC\\uc0\\u8217{}2</w:instrText>
      </w:r>
      <w:r>
        <w:rPr>
          <w:rFonts w:hint="eastAsia"/>
        </w:rPr>
        <w:instrText xml:space="preserve">1: 2021 3RD INTERNATIONAL CONFERENCE ON SIGNAL PROCESSING AND COMMUNICATION (ICPSC). 2021: 180-183. DOI:10.1109/ICSPC51351.2021.9451783.","plainCitation":"SAUNDARIYA K, ABIRAMI M, KUMARAN S R, </w:instrText>
      </w:r>
      <w:r>
        <w:rPr>
          <w:rFonts w:hint="eastAsia"/>
        </w:rPr>
        <w:instrText>等</w:instrText>
      </w:r>
      <w:r>
        <w:rPr>
          <w:rFonts w:hint="eastAsia"/>
        </w:rPr>
        <w:instrText xml:space="preserve">. WEBAPP SERVICE FOR BOOKING HANDYMAN USING MONGODB, EXPRESS </w:instrText>
      </w:r>
      <w:r>
        <w:instrText xml:space="preserve">JS, REACT JS, NODE JS[C/OL]//ICSPC’21: 2021 3RD INTERNATIONAL CONFERENCE ON SIGNAL PROCESSING AND COMMUNICATION (ICPSC). 2021: 180-183. DOI:10.1109/ICSPC51351.2021.9451783.","noteIndex":3},"citationItems":[{"id":9,"uris":["http://zotero.org/users/local/4LubrB6c/items/2N5U8DHX"],"itemData":{"id":9,"type":"paper-conference","archive_location":"WOS:000687834500040","DOI":"10.1109/ICSPC51351.2021.9451783","event-title":"ICSPC'21: 2021 3RD INTERNATIONAL CONFERENCE ON SIGNAL PROCESSING AND COMMUNICATION (ICPSC)","ISBN":"2474-9168","page":"180-183","title":"WEBAPP SERVICE FOR BOOKING HANDYMAN USING MONGODB, EXPRESS JS, REACT JS, NODE JS","author":[{"family":"Saundariya","given":"K."},{"family":"Abirami","given":"M."},{"family":"Kumaran","given":"Senthil R."},{"family":"Prabakaran","given":"D."},{"family":"Srimathi","given":"B."},{"family":"Nagarajan","given":"G."},{"literal":"IEEE"}],"issued":{"date-parts":[["2021"]]}}}],"schema":"https://github.com/citation-style-language/schema/raw/master/csl-citation.json"} </w:instrText>
      </w:r>
      <w:r>
        <w:fldChar w:fldCharType="separate"/>
      </w:r>
      <w:r w:rsidRPr="00CB0FC6">
        <w:rPr>
          <w:kern w:val="0"/>
          <w:szCs w:val="24"/>
        </w:rPr>
        <w:t xml:space="preserve">SAUNDARIYA K, ABIRAMI M, KUMARAN S R, </w:t>
      </w:r>
      <w:r w:rsidRPr="00CB0FC6">
        <w:rPr>
          <w:kern w:val="0"/>
          <w:szCs w:val="24"/>
        </w:rPr>
        <w:t>等</w:t>
      </w:r>
      <w:r w:rsidRPr="00CB0FC6">
        <w:rPr>
          <w:kern w:val="0"/>
          <w:szCs w:val="24"/>
        </w:rPr>
        <w:t>. WEBAPP SERVICE FOR BOOKING HANDYMAN USING MONGODB, EXPRESS JS, REACT JS, NODE JS[C/OL]//ICSPC’21: 2021 3RD INTERNATIONAL CONFERENCE ON SIGNAL PROCESSING AND COMMUNICATION (ICPSC). 2021: 180-183. DOI:10.1109/ICSPC51351.2021.9451783.</w:t>
      </w:r>
      <w:r>
        <w:fldChar w:fldCharType="end"/>
      </w:r>
    </w:p>
  </w:endnote>
  <w:endnote w:id="4">
    <w:p w14:paraId="21EF4DA2" w14:textId="6CBDC02A" w:rsidR="00CB0FC6" w:rsidRDefault="00CB0FC6">
      <w:pPr>
        <w:pStyle w:val="afb"/>
        <w:ind w:firstLine="480"/>
        <w:rPr>
          <w:rFonts w:hint="eastAsia"/>
        </w:rPr>
      </w:pPr>
      <w:r>
        <w:rPr>
          <w:rStyle w:val="afd"/>
        </w:rPr>
        <w:endnoteRef/>
      </w:r>
      <w:r>
        <w:t xml:space="preserve"> </w:t>
      </w:r>
      <w:r>
        <w:fldChar w:fldCharType="begin"/>
      </w:r>
      <w:r>
        <w:rPr>
          <w:rFonts w:hint="eastAsia"/>
        </w:rPr>
        <w:instrText xml:space="preserve"> ADDIN ZOTERO_ITEM CSL_CITATION {"citationID":"r8kfNc54","properties":{"formattedCitation":"\\uc0\\u31616{}\\uc0\\u20171{} | Electron[EB/OL]. [2023-01-19]. https://electronjs.org/zh/docs/latest/.","plainCitation":"</w:instrText>
      </w:r>
      <w:r>
        <w:rPr>
          <w:rFonts w:hint="eastAsia"/>
        </w:rPr>
        <w:instrText>简介</w:instrText>
      </w:r>
      <w:r>
        <w:rPr>
          <w:rFonts w:hint="eastAsia"/>
        </w:rPr>
        <w:instrText xml:space="preserve"> | Electron[EB/OL]. [2023-01-19]. https://electronjs.org/zh/docs/latest/.","noteIndex":4},"citationItems":[{"id":69,"uris":["http://zotero.org/users/local/4LubrB6c/items/VB3KZI3W"],"itemData":{"id":69,"type":"webpage","abstract":"</w:instrText>
      </w:r>
      <w:r>
        <w:rPr>
          <w:rFonts w:hint="eastAsia"/>
        </w:rPr>
        <w:instrText>欢迎来到</w:instrText>
      </w:r>
      <w:r>
        <w:rPr>
          <w:rFonts w:hint="eastAsia"/>
        </w:rPr>
        <w:instrText xml:space="preserve"> Electron </w:instrText>
      </w:r>
      <w:r>
        <w:rPr>
          <w:rFonts w:hint="eastAsia"/>
        </w:rPr>
        <w:instrText>文档中心。</w:instrText>
      </w:r>
      <w:r>
        <w:rPr>
          <w:rFonts w:hint="eastAsia"/>
        </w:rPr>
        <w:instrText xml:space="preserve"> </w:instrText>
      </w:r>
      <w:r>
        <w:rPr>
          <w:rFonts w:hint="eastAsia"/>
        </w:rPr>
        <w:instrText>如果这是你第一次开发</w:instrText>
      </w:r>
      <w:r>
        <w:rPr>
          <w:rFonts w:hint="eastAsia"/>
        </w:rPr>
        <w:instrText>Electron</w:instrText>
      </w:r>
      <w:r>
        <w:rPr>
          <w:rFonts w:hint="eastAsia"/>
        </w:rPr>
        <w:instrText>应用，请通读</w:instrText>
      </w:r>
      <w:r>
        <w:rPr>
          <w:rFonts w:hint="eastAsia"/>
        </w:rPr>
        <w:instrText>Getting Started</w:instrText>
      </w:r>
      <w:r>
        <w:rPr>
          <w:rFonts w:hint="eastAsia"/>
        </w:rPr>
        <w:instrText>来熟悉一下基本概念。</w:instrText>
      </w:r>
      <w:r>
        <w:rPr>
          <w:rFonts w:hint="eastAsia"/>
        </w:rPr>
        <w:instrText xml:space="preserve"> </w:instrText>
      </w:r>
      <w:r>
        <w:rPr>
          <w:rFonts w:hint="eastAsia"/>
        </w:rPr>
        <w:instrText>此外，你也可以直接浏览</w:instrText>
      </w:r>
      <w:r>
        <w:rPr>
          <w:rFonts w:hint="eastAsia"/>
        </w:rPr>
        <w:instrText>API</w:instrText>
      </w:r>
      <w:r>
        <w:rPr>
          <w:rFonts w:hint="eastAsia"/>
        </w:rPr>
        <w:instrText>文档</w:instrText>
      </w:r>
      <w:r>
        <w:rPr>
          <w:rFonts w:hint="eastAsia"/>
        </w:rPr>
        <w:instrText>","language":"zh","title":"</w:instrText>
      </w:r>
      <w:r>
        <w:rPr>
          <w:rFonts w:hint="eastAsia"/>
        </w:rPr>
        <w:instrText>简介</w:instrText>
      </w:r>
      <w:r>
        <w:rPr>
          <w:rFonts w:hint="eastAsia"/>
        </w:rPr>
        <w:instrText xml:space="preserve"> | Electron","URL":"https://electronjs.org/zh/docs/latest/","accessed":{"date-parts":[["2023",1,19]]}}}],"schema":"https://github.com/citation-style-language/schema/raw/master/csl-citation.json"} </w:instrText>
      </w:r>
      <w:r>
        <w:fldChar w:fldCharType="separate"/>
      </w:r>
      <w:r w:rsidRPr="00CB0FC6">
        <w:rPr>
          <w:kern w:val="0"/>
          <w:szCs w:val="24"/>
        </w:rPr>
        <w:t>简介</w:t>
      </w:r>
      <w:r w:rsidRPr="00CB0FC6">
        <w:rPr>
          <w:kern w:val="0"/>
          <w:szCs w:val="24"/>
        </w:rPr>
        <w:t xml:space="preserve"> | Electron[EB/OL]. [2023-01-19]. https://electronjs.org/zh/docs/latest/.</w:t>
      </w:r>
      <w:r>
        <w:fldChar w:fldCharType="end"/>
      </w:r>
    </w:p>
  </w:endnote>
  <w:endnote w:id="5">
    <w:p w14:paraId="09A5CC71" w14:textId="13D82154" w:rsidR="00CB0FC6" w:rsidRDefault="00CB0FC6">
      <w:pPr>
        <w:pStyle w:val="afb"/>
        <w:ind w:firstLine="480"/>
        <w:rPr>
          <w:rFonts w:hint="eastAsia"/>
        </w:rPr>
      </w:pPr>
      <w:r>
        <w:rPr>
          <w:rStyle w:val="afd"/>
        </w:rPr>
        <w:endnoteRef/>
      </w:r>
      <w:r>
        <w:t xml:space="preserve"> </w:t>
      </w:r>
      <w:r>
        <w:fldChar w:fldCharType="begin"/>
      </w:r>
      <w:r>
        <w:instrText xml:space="preserve"> ADDIN ZOTERO_ITEM CSL_CITATION {"citationID":"nSPEqTDg","properties":{"formattedCitation":"\\uc0\\u38472{}\\uc0\\u28023{}\\uc0\\u20113{}, \\uc0\\u26446{}\\uc0\\u23398{}\\uc0\\u24198{}. \\uc0\\u22522{}\\uc0\\u20110{}React Native\\uc0\\u30340{}\\uc0\\u31227{}\\uc0\\u21160{}\\uc0\\u24212{}\\uc0\\u29992{}\\uc0\\u24320{}\\uc0\\u21457{}\\uc0\\u27169{}\\uc0\\u29256{}\\uc0\\u30340{}\\uc0\\u35774{}\\uc0\\u35745{}\\uc0\\u19982{}\\uc0\\u23454{}\\uc0\\u29616{}[D]. \\uc0\\u23665{}\\uc0\\u19996{}\\uc0\\u22823{}\\uc0\\</w:instrText>
      </w:r>
      <w:r>
        <w:rPr>
          <w:rFonts w:hint="eastAsia"/>
        </w:rPr>
        <w:instrText>u23398{}, 2021.","plainCitation":"</w:instrText>
      </w:r>
      <w:r>
        <w:rPr>
          <w:rFonts w:hint="eastAsia"/>
        </w:rPr>
        <w:instrText>陈海云</w:instrText>
      </w:r>
      <w:r>
        <w:rPr>
          <w:rFonts w:hint="eastAsia"/>
        </w:rPr>
        <w:instrText xml:space="preserve">, </w:instrText>
      </w:r>
      <w:r>
        <w:rPr>
          <w:rFonts w:hint="eastAsia"/>
        </w:rPr>
        <w:instrText>李学庆</w:instrText>
      </w:r>
      <w:r>
        <w:rPr>
          <w:rFonts w:hint="eastAsia"/>
        </w:rPr>
        <w:instrText xml:space="preserve">. </w:instrText>
      </w:r>
      <w:r>
        <w:rPr>
          <w:rFonts w:hint="eastAsia"/>
        </w:rPr>
        <w:instrText>基于</w:instrText>
      </w:r>
      <w:r>
        <w:rPr>
          <w:rFonts w:hint="eastAsia"/>
        </w:rPr>
        <w:instrText>React Native</w:instrText>
      </w:r>
      <w:r>
        <w:rPr>
          <w:rFonts w:hint="eastAsia"/>
        </w:rPr>
        <w:instrText>的移动应用开发模版的设计与实现</w:instrText>
      </w:r>
      <w:r>
        <w:rPr>
          <w:rFonts w:hint="eastAsia"/>
        </w:rPr>
        <w:instrText xml:space="preserve">[D]. </w:instrText>
      </w:r>
      <w:r>
        <w:rPr>
          <w:rFonts w:hint="eastAsia"/>
        </w:rPr>
        <w:instrText>山东大学</w:instrText>
      </w:r>
      <w:r>
        <w:rPr>
          <w:rFonts w:hint="eastAsia"/>
        </w:rPr>
        <w:instrText>, 2021.","noteIndex":5},"citationItems":[{"id":38,"uris":["http://zotero.org/users/local/4LubrB6c/items/W7AKPZDN"],"itemData":{"id":38,"type":"thesis","abstract":"</w:instrText>
      </w:r>
      <w:r>
        <w:rPr>
          <w:rFonts w:hint="eastAsia"/>
        </w:rPr>
        <w:instrText>近年来</w:instrText>
      </w:r>
      <w:r>
        <w:rPr>
          <w:rFonts w:hint="eastAsia"/>
        </w:rPr>
        <w:instrText>,</w:instrText>
      </w:r>
      <w:r>
        <w:rPr>
          <w:rFonts w:hint="eastAsia"/>
        </w:rPr>
        <w:instrText>随着移动应用在市场越来越占据主导地位。用户对移动产品功能的需求与体验的要求也大幅度提升</w:instrText>
      </w:r>
      <w:r>
        <w:rPr>
          <w:rFonts w:hint="eastAsia"/>
        </w:rPr>
        <w:instrText>,</w:instrText>
      </w:r>
      <w:r>
        <w:rPr>
          <w:rFonts w:hint="eastAsia"/>
        </w:rPr>
        <w:instrText>然而移动开发本身具有上手难、成本高等痛点</w:instrText>
      </w:r>
      <w:r>
        <w:rPr>
          <w:rFonts w:hint="eastAsia"/>
        </w:rPr>
        <w:instrText>,</w:instrText>
      </w:r>
      <w:r>
        <w:rPr>
          <w:rFonts w:hint="eastAsia"/>
        </w:rPr>
        <w:instrText>为了能够及时满足层出不穷的产品需求并进一步提高开发效率</w:instrText>
      </w:r>
      <w:r>
        <w:rPr>
          <w:rFonts w:hint="eastAsia"/>
        </w:rPr>
        <w:instrText>,</w:instrText>
      </w:r>
      <w:r>
        <w:rPr>
          <w:rFonts w:hint="eastAsia"/>
        </w:rPr>
        <w:instrText>设计出一个可随时接入新业务场景的移动应用开发模版已经是一个刻不容缓的工作。</w:instrText>
      </w:r>
      <w:r>
        <w:rPr>
          <w:rFonts w:hint="eastAsia"/>
        </w:rPr>
        <w:instrText>React Native</w:instrText>
      </w:r>
      <w:r>
        <w:rPr>
          <w:rFonts w:hint="eastAsia"/>
        </w:rPr>
        <w:instrText>框架作为目前比较受欢迎和普遍认可的一种新型跨平台移动式应用研究开发框架。使用</w:instrText>
      </w:r>
      <w:r>
        <w:rPr>
          <w:rFonts w:hint="eastAsia"/>
        </w:rPr>
        <w:instrText>JavaScript</w:instrText>
      </w:r>
      <w:r>
        <w:rPr>
          <w:rFonts w:hint="eastAsia"/>
        </w:rPr>
        <w:instrText>构建基于</w:instrText>
      </w:r>
      <w:r>
        <w:rPr>
          <w:rFonts w:hint="eastAsia"/>
        </w:rPr>
        <w:instrText>Web</w:instrText>
      </w:r>
      <w:r>
        <w:rPr>
          <w:rFonts w:hint="eastAsia"/>
        </w:rPr>
        <w:instrText>的交互界面</w:instrText>
      </w:r>
      <w:r>
        <w:rPr>
          <w:rFonts w:hint="eastAsia"/>
        </w:rPr>
        <w:instrText>,</w:instrText>
      </w:r>
      <w:r>
        <w:rPr>
          <w:rFonts w:hint="eastAsia"/>
        </w:rPr>
        <w:instrText>并通过</w:instrText>
      </w:r>
      <w:r>
        <w:rPr>
          <w:rFonts w:hint="eastAsia"/>
        </w:rPr>
        <w:instrText>Bridge</w:instrText>
      </w:r>
      <w:r>
        <w:rPr>
          <w:rFonts w:hint="eastAsia"/>
        </w:rPr>
        <w:instrText>将复杂的业务逻辑交给</w:instrText>
      </w:r>
      <w:r>
        <w:rPr>
          <w:rFonts w:hint="eastAsia"/>
        </w:rPr>
        <w:instrText>Java</w:instrText>
      </w:r>
      <w:r>
        <w:rPr>
          <w:rFonts w:hint="eastAsia"/>
        </w:rPr>
        <w:instrText>、</w:instrText>
      </w:r>
      <w:r>
        <w:rPr>
          <w:rFonts w:hint="eastAsia"/>
        </w:rPr>
        <w:instrText>Object-C</w:instrText>
      </w:r>
      <w:r>
        <w:rPr>
          <w:rFonts w:hint="eastAsia"/>
        </w:rPr>
        <w:instrText>进行编写。同时为了实现网络请求、路由调度、</w:instrText>
      </w:r>
      <w:r>
        <w:rPr>
          <w:rFonts w:hint="eastAsia"/>
        </w:rPr>
        <w:instrText>Cookie</w:instrText>
      </w:r>
      <w:r>
        <w:rPr>
          <w:rFonts w:hint="eastAsia"/>
        </w:rPr>
        <w:instrText>管理等具体场景</w:instrText>
      </w:r>
      <w:r>
        <w:rPr>
          <w:rFonts w:hint="eastAsia"/>
        </w:rPr>
        <w:instrText>,GitHub</w:instrText>
      </w:r>
      <w:r>
        <w:rPr>
          <w:rFonts w:hint="eastAsia"/>
        </w:rPr>
        <w:instrText>上也提供了各种框架如</w:instrText>
      </w:r>
      <w:r>
        <w:rPr>
          <w:rFonts w:hint="eastAsia"/>
        </w:rPr>
        <w:instrText>:Redux</w:instrText>
      </w:r>
      <w:r>
        <w:rPr>
          <w:rFonts w:hint="eastAsia"/>
        </w:rPr>
        <w:instrText>、</w:instrText>
      </w:r>
      <w:r>
        <w:rPr>
          <w:rFonts w:hint="eastAsia"/>
        </w:rPr>
        <w:instrText>Navigation</w:instrText>
      </w:r>
      <w:r>
        <w:rPr>
          <w:rFonts w:hint="eastAsia"/>
        </w:rPr>
        <w:instrText>等等满足开发者更为高级的开发要求。可见</w:instrText>
      </w:r>
      <w:r>
        <w:rPr>
          <w:rFonts w:hint="eastAsia"/>
        </w:rPr>
        <w:instrText>React Native</w:instrText>
      </w:r>
      <w:r>
        <w:rPr>
          <w:rFonts w:hint="eastAsia"/>
        </w:rPr>
        <w:instrText>已经成为了一个完全能够满足移动应用开发的基本需求且相对成熟的研究开发框架。但</w:instrText>
      </w:r>
      <w:r>
        <w:rPr>
          <w:rFonts w:hint="eastAsia"/>
        </w:rPr>
        <w:instrText>React Native</w:instrText>
      </w:r>
      <w:r>
        <w:rPr>
          <w:rFonts w:hint="eastAsia"/>
        </w:rPr>
        <w:instrText>仅仅是很好地解决了一个跨平台的问题</w:instrText>
      </w:r>
      <w:r>
        <w:rPr>
          <w:rFonts w:hint="eastAsia"/>
        </w:rPr>
        <w:instrText>,</w:instrText>
      </w:r>
      <w:r>
        <w:rPr>
          <w:rFonts w:hint="eastAsia"/>
        </w:rPr>
        <w:instrText>无法快速接入不同业务场景</w:instrText>
      </w:r>
      <w:r>
        <w:rPr>
          <w:rFonts w:hint="eastAsia"/>
        </w:rPr>
        <w:instrText>,</w:instrText>
      </w:r>
      <w:r>
        <w:rPr>
          <w:rFonts w:hint="eastAsia"/>
        </w:rPr>
        <w:instrText>同时由于</w:instrText>
      </w:r>
      <w:r>
        <w:rPr>
          <w:rFonts w:hint="eastAsia"/>
        </w:rPr>
        <w:instrText>React Native</w:instrText>
      </w:r>
      <w:r>
        <w:rPr>
          <w:rFonts w:hint="eastAsia"/>
        </w:rPr>
        <w:instrText>技术栈有各自解决方案</w:instrText>
      </w:r>
      <w:r>
        <w:rPr>
          <w:rFonts w:hint="eastAsia"/>
        </w:rPr>
        <w:instrText>,</w:instrText>
      </w:r>
      <w:r>
        <w:rPr>
          <w:rFonts w:hint="eastAsia"/>
        </w:rPr>
        <w:instrText>选择合适的技术栈也是一个难题。因此开发者仍需要耗费大量精力处理前期工作。本文将研究并开发一套基于</w:instrText>
      </w:r>
      <w:r>
        <w:rPr>
          <w:rFonts w:hint="eastAsia"/>
        </w:rPr>
        <w:instrText>React Native</w:instrText>
      </w:r>
      <w:r>
        <w:rPr>
          <w:rFonts w:hint="eastAsia"/>
        </w:rPr>
        <w:instrText>的轻巧、全面、高效的移动应用模版。一方面是充分利用</w:instrText>
      </w:r>
      <w:r>
        <w:rPr>
          <w:rFonts w:hint="eastAsia"/>
        </w:rPr>
        <w:instrText>React Native</w:instrText>
      </w:r>
      <w:r>
        <w:rPr>
          <w:rFonts w:hint="eastAsia"/>
        </w:rPr>
        <w:instrText>的便捷性与灵活性</w:instrText>
      </w:r>
      <w:r>
        <w:rPr>
          <w:rFonts w:hint="eastAsia"/>
        </w:rPr>
        <w:instrText>,</w:instrText>
      </w:r>
      <w:r>
        <w:rPr>
          <w:rFonts w:hint="eastAsia"/>
        </w:rPr>
        <w:instrText>另一方面是对现有实际主流移动应用开发常见场景进行分析</w:instrText>
      </w:r>
      <w:r>
        <w:rPr>
          <w:rFonts w:hint="eastAsia"/>
        </w:rPr>
        <w:instrText>,</w:instrText>
      </w:r>
      <w:r>
        <w:rPr>
          <w:rFonts w:hint="eastAsia"/>
        </w:rPr>
        <w:instrText>并融合必要的开发框架。弥补了移动端开发上手难</w:instrText>
      </w:r>
      <w:r>
        <w:rPr>
          <w:rFonts w:hint="eastAsia"/>
        </w:rPr>
        <w:instrText>,</w:instrText>
      </w:r>
      <w:r>
        <w:rPr>
          <w:rFonts w:hint="eastAsia"/>
        </w:rPr>
        <w:instrText>初学者无从选择的短板。从而方便进行快速开发各种需求的应用。本开发模版基于</w:instrText>
      </w:r>
      <w:r>
        <w:rPr>
          <w:rFonts w:hint="eastAsia"/>
        </w:rPr>
        <w:instrText>Redux</w:instrText>
      </w:r>
      <w:r>
        <w:rPr>
          <w:rFonts w:hint="eastAsia"/>
        </w:rPr>
        <w:instrText>架构</w:instrText>
      </w:r>
      <w:r>
        <w:rPr>
          <w:rFonts w:hint="eastAsia"/>
        </w:rPr>
        <w:instrText>,</w:instrText>
      </w:r>
      <w:r>
        <w:rPr>
          <w:rFonts w:hint="eastAsia"/>
        </w:rPr>
        <w:instrText>实现基于响应式编程。并引入</w:instrText>
      </w:r>
      <w:r>
        <w:rPr>
          <w:rFonts w:hint="eastAsia"/>
        </w:rPr>
        <w:instrText>Saga</w:instrText>
      </w:r>
      <w:r>
        <w:rPr>
          <w:rFonts w:hint="eastAsia"/>
        </w:rPr>
        <w:instrText>网络请求框架、</w:instrText>
      </w:r>
      <w:r>
        <w:rPr>
          <w:rFonts w:hint="eastAsia"/>
        </w:rPr>
        <w:instrText>Navigation</w:instrText>
      </w:r>
      <w:r>
        <w:rPr>
          <w:rFonts w:hint="eastAsia"/>
        </w:rPr>
        <w:instrText>路由框架、</w:instrText>
      </w:r>
      <w:r>
        <w:rPr>
          <w:rFonts w:hint="eastAsia"/>
        </w:rPr>
        <w:instrText>cookie-manager</w:instrText>
      </w:r>
      <w:r>
        <w:rPr>
          <w:rFonts w:hint="eastAsia"/>
        </w:rPr>
        <w:instrText>。</w:instrText>
      </w:r>
      <w:r>
        <w:rPr>
          <w:rFonts w:hint="eastAsia"/>
        </w:rPr>
        <w:instrText>Cookie</w:instrText>
      </w:r>
      <w:r>
        <w:rPr>
          <w:rFonts w:hint="eastAsia"/>
        </w:rPr>
        <w:instrText>管理框架等通用架构满足开发基本要求。同时对于特殊业务场景如表单显示业务接入</w:instrText>
      </w:r>
      <w:r>
        <w:rPr>
          <w:rFonts w:hint="eastAsia"/>
        </w:rPr>
        <w:instrText>Table</w:instrText>
      </w:r>
      <w:r>
        <w:rPr>
          <w:rFonts w:hint="eastAsia"/>
        </w:rPr>
        <w:instrText>框架进行表格绘制</w:instrText>
      </w:r>
      <w:r>
        <w:rPr>
          <w:rFonts w:hint="eastAsia"/>
        </w:rPr>
        <w:instrText>,</w:instrText>
      </w:r>
      <w:r>
        <w:rPr>
          <w:rFonts w:hint="eastAsia"/>
        </w:rPr>
        <w:instrText>地图场景接入</w:instrText>
      </w:r>
      <w:r>
        <w:rPr>
          <w:rFonts w:hint="eastAsia"/>
        </w:rPr>
        <w:instrText>LBS</w:instrText>
      </w:r>
      <w:r>
        <w:rPr>
          <w:rFonts w:hint="eastAsia"/>
        </w:rPr>
        <w:instrText>进行地理位置获取。接入综合而全面的模版大大减少了开发者的工作</w:instrText>
      </w:r>
      <w:r>
        <w:rPr>
          <w:rFonts w:hint="eastAsia"/>
        </w:rPr>
        <w:instrText>,</w:instrText>
      </w:r>
      <w:r>
        <w:rPr>
          <w:rFonts w:hint="eastAsia"/>
        </w:rPr>
        <w:instrText>开发者只需要将重点放在具体的业务相关的逻辑及数据接入上。一个优秀的模版应该将具体的业务浓缩为只需要接入具体数据及特定</w:instrText>
      </w:r>
      <w:r>
        <w:rPr>
          <w:rFonts w:hint="eastAsia"/>
        </w:rPr>
        <w:instrText>UI</w:instrText>
      </w:r>
      <w:r>
        <w:rPr>
          <w:rFonts w:hint="eastAsia"/>
        </w:rPr>
        <w:instrText>上的</w:instrText>
      </w:r>
      <w:r>
        <w:rPr>
          <w:rFonts w:hint="eastAsia"/>
        </w:rPr>
        <w:instrText>,</w:instrText>
      </w:r>
      <w:r>
        <w:rPr>
          <w:rFonts w:hint="eastAsia"/>
        </w:rPr>
        <w:instrText>同时拥有一整套规范的技术栈及统一的界面风格并且易于扩展的。因此完成这样一个模版能够极大地提升开发效率、节约开发成本</w:instrText>
      </w:r>
      <w:r>
        <w:rPr>
          <w:rFonts w:hint="eastAsia"/>
        </w:rPr>
        <w:instrText>,</w:instrText>
      </w:r>
      <w:r>
        <w:rPr>
          <w:rFonts w:hint="eastAsia"/>
        </w:rPr>
        <w:instrText>同时可以快速形成规范的迭代模式</w:instrText>
      </w:r>
      <w:r>
        <w:rPr>
          <w:rFonts w:hint="eastAsia"/>
        </w:rPr>
        <w:instrText>,</w:instrText>
      </w:r>
      <w:r>
        <w:rPr>
          <w:rFonts w:hint="eastAsia"/>
        </w:rPr>
        <w:instrText>方便不断发展、升级与维护。本模版目前已应用于多个移动应用的开发</w:instrText>
      </w:r>
      <w:r>
        <w:rPr>
          <w:rFonts w:hint="eastAsia"/>
        </w:rPr>
        <w:instrText>,</w:instrText>
      </w:r>
      <w:r>
        <w:rPr>
          <w:rFonts w:hint="eastAsia"/>
        </w:rPr>
        <w:instrText>在较短的周期内完成了开发工作并且应用性能也得到了认可。</w:instrText>
      </w:r>
      <w:r>
        <w:rPr>
          <w:rFonts w:hint="eastAsia"/>
        </w:rPr>
        <w:instrText>","archive_location":"CNKI","genre":"</w:instrText>
      </w:r>
      <w:r>
        <w:rPr>
          <w:rFonts w:hint="eastAsia"/>
        </w:rPr>
        <w:instrText>硕士</w:instrText>
      </w:r>
      <w:r>
        <w:rPr>
          <w:rFonts w:hint="eastAsia"/>
        </w:rPr>
        <w:instrText>, 10.27272/d.cnki.gshdu.2021.004763","publisher":"</w:instrText>
      </w:r>
      <w:r>
        <w:rPr>
          <w:rFonts w:hint="eastAsia"/>
        </w:rPr>
        <w:instrText>山东大学</w:instrText>
      </w:r>
      <w:r>
        <w:rPr>
          <w:rFonts w:hint="eastAsia"/>
        </w:rPr>
        <w:instrText>","title":"</w:instrText>
      </w:r>
      <w:r>
        <w:rPr>
          <w:rFonts w:hint="eastAsia"/>
        </w:rPr>
        <w:instrText>基于</w:instrText>
      </w:r>
      <w:r>
        <w:rPr>
          <w:rFonts w:hint="eastAsia"/>
        </w:rPr>
        <w:instrText>React Native</w:instrText>
      </w:r>
      <w:r>
        <w:rPr>
          <w:rFonts w:hint="eastAsia"/>
        </w:rPr>
        <w:instrText>的移动应用开发模版的设计与实现</w:instrText>
      </w:r>
      <w:r>
        <w:rPr>
          <w:rFonts w:hint="eastAsia"/>
        </w:rPr>
        <w:instrText>","author":[{"family":"</w:instrText>
      </w:r>
      <w:r>
        <w:rPr>
          <w:rFonts w:hint="eastAsia"/>
        </w:rPr>
        <w:instrText>陈海云</w:instrText>
      </w:r>
      <w:r>
        <w:rPr>
          <w:rFonts w:hint="eastAsia"/>
        </w:rPr>
        <w:instrText>","given":""},{"family":"</w:instrText>
      </w:r>
      <w:r>
        <w:rPr>
          <w:rFonts w:hint="eastAsia"/>
        </w:rPr>
        <w:instrText>李学庆</w:instrText>
      </w:r>
      <w:r>
        <w:rPr>
          <w:rFonts w:hint="eastAsia"/>
        </w:rPr>
        <w:instrText>","given":""}],"issued":{"date-parts":[["2021"]]}}}],"schema":"https://github.com/citation-style-language</w:instrText>
      </w:r>
      <w:r>
        <w:instrText xml:space="preserve">/schema/raw/master/csl-citation.json"} </w:instrText>
      </w:r>
      <w:r>
        <w:fldChar w:fldCharType="separate"/>
      </w:r>
      <w:r w:rsidRPr="00CB0FC6">
        <w:rPr>
          <w:kern w:val="0"/>
          <w:szCs w:val="24"/>
        </w:rPr>
        <w:t>陈海云</w:t>
      </w:r>
      <w:r w:rsidRPr="00CB0FC6">
        <w:rPr>
          <w:kern w:val="0"/>
          <w:szCs w:val="24"/>
        </w:rPr>
        <w:t xml:space="preserve">, </w:t>
      </w:r>
      <w:r w:rsidRPr="00CB0FC6">
        <w:rPr>
          <w:kern w:val="0"/>
          <w:szCs w:val="24"/>
        </w:rPr>
        <w:t>李学庆</w:t>
      </w:r>
      <w:r w:rsidRPr="00CB0FC6">
        <w:rPr>
          <w:kern w:val="0"/>
          <w:szCs w:val="24"/>
        </w:rPr>
        <w:t xml:space="preserve">. </w:t>
      </w:r>
      <w:r w:rsidRPr="00CB0FC6">
        <w:rPr>
          <w:kern w:val="0"/>
          <w:szCs w:val="24"/>
        </w:rPr>
        <w:t>基于</w:t>
      </w:r>
      <w:r w:rsidRPr="00CB0FC6">
        <w:rPr>
          <w:kern w:val="0"/>
          <w:szCs w:val="24"/>
        </w:rPr>
        <w:t>React Native</w:t>
      </w:r>
      <w:r w:rsidRPr="00CB0FC6">
        <w:rPr>
          <w:kern w:val="0"/>
          <w:szCs w:val="24"/>
        </w:rPr>
        <w:t>的移动应用开发模版的设计与实现</w:t>
      </w:r>
      <w:r w:rsidRPr="00CB0FC6">
        <w:rPr>
          <w:kern w:val="0"/>
          <w:szCs w:val="24"/>
        </w:rPr>
        <w:t xml:space="preserve">[D]. </w:t>
      </w:r>
      <w:r w:rsidRPr="00CB0FC6">
        <w:rPr>
          <w:kern w:val="0"/>
          <w:szCs w:val="24"/>
        </w:rPr>
        <w:t>山东大学</w:t>
      </w:r>
      <w:r w:rsidRPr="00CB0FC6">
        <w:rPr>
          <w:kern w:val="0"/>
          <w:szCs w:val="24"/>
        </w:rPr>
        <w:t>, 2021.</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仿宋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FF3AF" w14:textId="77777777" w:rsidR="006317CA" w:rsidRDefault="006317CA" w:rsidP="00175FA8">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843ED" w14:textId="77777777" w:rsidR="006317CA" w:rsidRDefault="006317CA" w:rsidP="00175FA8">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64A7" w14:textId="77777777" w:rsidR="006317CA" w:rsidRDefault="006317CA" w:rsidP="00175FA8">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E93B2" w14:textId="77777777" w:rsidR="006317CA" w:rsidRPr="004D6948" w:rsidRDefault="006317CA" w:rsidP="00851747">
    <w:pPr>
      <w:pStyle w:val="a5"/>
      <w:ind w:firstLine="420"/>
      <w:jc w:val="center"/>
      <w:rPr>
        <w:rFonts w:ascii="Arial" w:eastAsiaTheme="minorEastAsia" w:hAnsi="Arial" w:cs="Arial"/>
        <w:sz w:val="21"/>
        <w:szCs w:val="21"/>
      </w:rPr>
    </w:pPr>
    <w:r w:rsidRPr="004D6948">
      <w:rPr>
        <w:rFonts w:ascii="Arial" w:eastAsiaTheme="minorEastAsia" w:hAnsi="Arial" w:cs="Arial"/>
        <w:sz w:val="21"/>
        <w:szCs w:val="21"/>
      </w:rPr>
      <w:t xml:space="preserve">- </w:t>
    </w:r>
    <w:r w:rsidRPr="004D6948">
      <w:rPr>
        <w:rStyle w:val="af5"/>
        <w:rFonts w:ascii="Arial" w:eastAsiaTheme="minorEastAsia" w:hAnsi="Arial" w:cs="Arial"/>
        <w:sz w:val="21"/>
        <w:szCs w:val="21"/>
      </w:rPr>
      <w:fldChar w:fldCharType="begin"/>
    </w:r>
    <w:r w:rsidRPr="004D6948">
      <w:rPr>
        <w:rStyle w:val="af5"/>
        <w:rFonts w:ascii="Arial" w:eastAsiaTheme="minorEastAsia" w:hAnsi="Arial" w:cs="Arial"/>
        <w:sz w:val="21"/>
        <w:szCs w:val="21"/>
      </w:rPr>
      <w:instrText xml:space="preserve"> PAGE </w:instrText>
    </w:r>
    <w:r w:rsidRPr="004D6948">
      <w:rPr>
        <w:rStyle w:val="af5"/>
        <w:rFonts w:ascii="Arial" w:eastAsiaTheme="minorEastAsia" w:hAnsi="Arial" w:cs="Arial"/>
        <w:sz w:val="21"/>
        <w:szCs w:val="21"/>
      </w:rPr>
      <w:fldChar w:fldCharType="separate"/>
    </w:r>
    <w:r w:rsidR="009902E6">
      <w:rPr>
        <w:rStyle w:val="af5"/>
        <w:rFonts w:ascii="Arial" w:eastAsiaTheme="minorEastAsia" w:hAnsi="Arial" w:cs="Arial"/>
        <w:noProof/>
        <w:sz w:val="21"/>
        <w:szCs w:val="21"/>
      </w:rPr>
      <w:t>II</w:t>
    </w:r>
    <w:r w:rsidRPr="004D6948">
      <w:rPr>
        <w:rStyle w:val="af5"/>
        <w:rFonts w:ascii="Arial" w:eastAsiaTheme="minorEastAsia" w:hAnsi="Arial" w:cs="Arial"/>
        <w:sz w:val="21"/>
        <w:szCs w:val="21"/>
      </w:rPr>
      <w:fldChar w:fldCharType="end"/>
    </w:r>
    <w:r w:rsidRPr="004D6948">
      <w:rPr>
        <w:rStyle w:val="af5"/>
        <w:rFonts w:ascii="Arial" w:eastAsiaTheme="minorEastAsia" w:hAnsi="Arial" w:cs="Arial"/>
        <w:sz w:val="21"/>
        <w:szCs w:val="21"/>
      </w:rPr>
      <w:t xml:space="preserve"> </w:t>
    </w:r>
    <w:r w:rsidRPr="004D6948">
      <w:rPr>
        <w:rFonts w:ascii="Arial" w:eastAsiaTheme="minorEastAsia" w:hAnsi="Arial" w:cs="Arial"/>
        <w:sz w:val="21"/>
        <w:szCs w:val="21"/>
      </w:rPr>
      <w:t>-</w:t>
    </w:r>
  </w:p>
  <w:p w14:paraId="30D51451" w14:textId="77777777" w:rsidR="006317CA" w:rsidRDefault="006317CA" w:rsidP="00BD5C02">
    <w:pPr>
      <w:pStyle w:val="a5"/>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76765" w14:textId="77777777" w:rsidR="006317CA" w:rsidRPr="006317CA" w:rsidRDefault="006317CA" w:rsidP="006317CA">
    <w:pPr>
      <w:pStyle w:val="a5"/>
      <w:ind w:firstLine="420"/>
      <w:jc w:val="center"/>
      <w:rPr>
        <w:rFonts w:ascii="宋体" w:hAnsi="宋体"/>
        <w:sz w:val="21"/>
        <w:szCs w:val="21"/>
      </w:rPr>
    </w:pPr>
    <w:r w:rsidRPr="006317CA">
      <w:rPr>
        <w:rFonts w:ascii="宋体" w:hAnsi="宋体"/>
        <w:sz w:val="21"/>
        <w:szCs w:val="21"/>
      </w:rPr>
      <w:t xml:space="preserve">- </w:t>
    </w:r>
    <w:r w:rsidRPr="006317CA">
      <w:rPr>
        <w:rStyle w:val="af5"/>
        <w:rFonts w:ascii="宋体" w:hAnsi="宋体"/>
        <w:sz w:val="21"/>
        <w:szCs w:val="21"/>
      </w:rPr>
      <w:fldChar w:fldCharType="begin"/>
    </w:r>
    <w:r w:rsidRPr="006317CA">
      <w:rPr>
        <w:rStyle w:val="af5"/>
        <w:rFonts w:ascii="宋体" w:hAnsi="宋体"/>
        <w:sz w:val="21"/>
        <w:szCs w:val="21"/>
      </w:rPr>
      <w:instrText xml:space="preserve"> PAGE </w:instrText>
    </w:r>
    <w:r w:rsidRPr="006317CA">
      <w:rPr>
        <w:rStyle w:val="af5"/>
        <w:rFonts w:ascii="宋体" w:hAnsi="宋体"/>
        <w:sz w:val="21"/>
        <w:szCs w:val="21"/>
      </w:rPr>
      <w:fldChar w:fldCharType="separate"/>
    </w:r>
    <w:r w:rsidR="009902E6">
      <w:rPr>
        <w:rStyle w:val="af5"/>
        <w:rFonts w:ascii="宋体" w:hAnsi="宋体"/>
        <w:noProof/>
        <w:sz w:val="21"/>
        <w:szCs w:val="21"/>
      </w:rPr>
      <w:t>3</w:t>
    </w:r>
    <w:r w:rsidRPr="006317CA">
      <w:rPr>
        <w:rStyle w:val="af5"/>
        <w:rFonts w:ascii="宋体" w:hAnsi="宋体"/>
        <w:sz w:val="21"/>
        <w:szCs w:val="21"/>
      </w:rPr>
      <w:fldChar w:fldCharType="end"/>
    </w:r>
    <w:r w:rsidRPr="006317CA">
      <w:rPr>
        <w:rStyle w:val="af5"/>
        <w:rFonts w:ascii="宋体" w:hAnsi="宋体" w:hint="eastAsia"/>
        <w:sz w:val="21"/>
        <w:szCs w:val="21"/>
      </w:rPr>
      <w:t xml:space="preserve"> </w:t>
    </w:r>
    <w:r w:rsidRPr="006317CA">
      <w:rPr>
        <w:rFonts w:ascii="宋体" w:hAnsi="宋体"/>
        <w:sz w:val="21"/>
        <w:szCs w:val="21"/>
      </w:rPr>
      <w:t>-</w:t>
    </w:r>
  </w:p>
  <w:p w14:paraId="0BE65A0C" w14:textId="77777777" w:rsidR="006317CA" w:rsidRDefault="006317CA" w:rsidP="006317CA">
    <w:pPr>
      <w:pStyle w:val="a5"/>
      <w:ind w:firstLine="36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F1E4F" w14:textId="77777777" w:rsidR="006317CA" w:rsidRDefault="006317CA" w:rsidP="00BD5C02">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77AFA" w14:textId="77777777" w:rsidR="00561C5F" w:rsidRDefault="00561C5F" w:rsidP="009C0A89">
      <w:pPr>
        <w:ind w:firstLine="480"/>
      </w:pPr>
      <w:r>
        <w:separator/>
      </w:r>
    </w:p>
  </w:footnote>
  <w:footnote w:type="continuationSeparator" w:id="0">
    <w:p w14:paraId="54FF8081" w14:textId="77777777" w:rsidR="00561C5F" w:rsidRDefault="00561C5F" w:rsidP="009C0A89">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D41644" w14:textId="77777777" w:rsidR="006317CA" w:rsidRDefault="006317CA" w:rsidP="00685BA5">
    <w:pPr>
      <w:pStyle w:val="a3"/>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3A3DC" w14:textId="3223C5DD" w:rsidR="006317CA" w:rsidRPr="001D540F" w:rsidRDefault="00B32F13" w:rsidP="001D540F">
    <w:pPr>
      <w:pStyle w:val="a3"/>
      <w:ind w:firstLine="420"/>
      <w:rPr>
        <w:rFonts w:ascii="黑体" w:eastAsia="黑体" w:hAnsi="黑体"/>
        <w:sz w:val="21"/>
        <w:szCs w:val="21"/>
      </w:rPr>
    </w:pPr>
    <w:r>
      <w:rPr>
        <w:rFonts w:ascii="黑体" w:eastAsia="黑体" w:hAnsi="黑体" w:hint="eastAsia"/>
        <w:sz w:val="21"/>
        <w:szCs w:val="21"/>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32EA9" w14:textId="77777777" w:rsidR="00B32F13" w:rsidRPr="00A06327" w:rsidRDefault="00B32F13" w:rsidP="00544E60">
    <w:pPr>
      <w:pStyle w:val="a3"/>
      <w:pBdr>
        <w:bottom w:val="thinThickSmallGap" w:sz="12" w:space="1" w:color="auto"/>
      </w:pBdr>
      <w:ind w:firstLine="420"/>
      <w:rPr>
        <w:rFonts w:ascii="黑体" w:eastAsia="黑体" w:hAnsi="黑体"/>
        <w:sz w:val="21"/>
        <w:szCs w:val="21"/>
      </w:rPr>
    </w:pPr>
    <w:r>
      <w:rPr>
        <w:rFonts w:ascii="黑体" w:eastAsia="黑体" w:hAnsi="黑体" w:hint="eastAsia"/>
        <w:color w:val="999999"/>
        <w:sz w:val="21"/>
        <w:szCs w:val="21"/>
      </w:rPr>
      <w:t>中国石油大学（北京）本科毕业设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5FA33" w14:textId="77777777" w:rsidR="006317CA" w:rsidRDefault="006317CA" w:rsidP="00685BA5">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C3C109" w14:textId="77777777" w:rsidR="006317CA" w:rsidRDefault="006317CA" w:rsidP="00175FA8">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2CF1CA" w14:textId="77777777" w:rsidR="006317CA" w:rsidRPr="00600ABC" w:rsidRDefault="006317CA" w:rsidP="00600ABC">
    <w:pPr>
      <w:pStyle w:val="a3"/>
      <w:ind w:firstLine="420"/>
      <w:rPr>
        <w:rFonts w:ascii="黑体" w:eastAsia="黑体" w:hAnsi="黑体"/>
        <w:sz w:val="21"/>
        <w:szCs w:val="21"/>
      </w:rPr>
    </w:pPr>
    <w:r>
      <w:rPr>
        <w:rFonts w:ascii="黑体" w:eastAsia="黑体" w:hAnsi="黑体" w:hint="eastAsia"/>
        <w:sz w:val="21"/>
        <w:szCs w:val="21"/>
      </w:rPr>
      <w:t>摘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B516" w14:textId="77777777" w:rsidR="006317CA" w:rsidRPr="00676E89" w:rsidRDefault="006317CA" w:rsidP="00544E60">
    <w:pPr>
      <w:pStyle w:val="a3"/>
      <w:pBdr>
        <w:bottom w:val="thinThickSmallGap" w:sz="12" w:space="1" w:color="auto"/>
      </w:pBdr>
      <w:ind w:firstLine="420"/>
      <w:rPr>
        <w:rFonts w:ascii="黑体" w:eastAsia="黑体" w:hAnsi="黑体"/>
        <w:sz w:val="21"/>
        <w:szCs w:val="21"/>
      </w:rPr>
    </w:pPr>
    <w:r>
      <w:rPr>
        <w:rFonts w:ascii="黑体" w:eastAsia="黑体" w:hAnsi="黑体" w:hint="eastAsia"/>
        <w:color w:val="999999"/>
        <w:sz w:val="21"/>
        <w:szCs w:val="21"/>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0CA56" w14:textId="77777777" w:rsidR="006317CA" w:rsidRDefault="006317CA" w:rsidP="00BD5C02">
    <w:pPr>
      <w:pStyle w:val="a3"/>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56899" w14:textId="4BDE4A6C" w:rsidR="006317CA" w:rsidRPr="004B788A" w:rsidRDefault="004B788A" w:rsidP="004B788A">
    <w:pPr>
      <w:pStyle w:val="a3"/>
      <w:pBdr>
        <w:bottom w:val="thinThickSmallGap" w:sz="12" w:space="1" w:color="auto"/>
      </w:pBdr>
      <w:ind w:firstLine="420"/>
      <w:rPr>
        <w:rFonts w:eastAsia="黑体"/>
        <w:color w:val="999999"/>
        <w:sz w:val="21"/>
        <w:szCs w:val="21"/>
      </w:rPr>
    </w:pPr>
    <w:r w:rsidRPr="004B788A">
      <w:rPr>
        <w:rFonts w:eastAsia="黑体"/>
        <w:color w:val="999999"/>
        <w:sz w:val="21"/>
        <w:szCs w:val="21"/>
      </w:rPr>
      <w:t>Abstract</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F5D8D" w14:textId="13729786" w:rsidR="006317CA" w:rsidRPr="001D540F" w:rsidRDefault="006317CA" w:rsidP="001D540F">
    <w:pPr>
      <w:pStyle w:val="a3"/>
      <w:ind w:firstLine="420"/>
      <w:rPr>
        <w:rFonts w:ascii="黑体" w:eastAsia="黑体" w:hAnsi="黑体"/>
        <w:sz w:val="21"/>
        <w:szCs w:val="21"/>
      </w:rPr>
    </w:pPr>
    <w:r w:rsidRPr="001D540F">
      <w:rPr>
        <w:rFonts w:ascii="黑体" w:eastAsia="黑体" w:hAnsi="黑体"/>
        <w:sz w:val="21"/>
        <w:szCs w:val="21"/>
      </w:rPr>
      <w:t>第</w:t>
    </w:r>
    <w:r w:rsidR="00B32F13">
      <w:rPr>
        <w:rFonts w:ascii="黑体" w:eastAsia="黑体" w:hAnsi="黑体"/>
        <w:sz w:val="21"/>
        <w:szCs w:val="21"/>
      </w:rPr>
      <w:t>1</w:t>
    </w:r>
    <w:r w:rsidRPr="001D540F">
      <w:rPr>
        <w:rFonts w:ascii="黑体" w:eastAsia="黑体" w:hAnsi="黑体"/>
        <w:sz w:val="21"/>
        <w:szCs w:val="21"/>
      </w:rPr>
      <w:t>章</w:t>
    </w:r>
    <w:r w:rsidRPr="001D540F">
      <w:rPr>
        <w:rFonts w:ascii="黑体" w:eastAsia="黑体" w:hAnsi="黑体" w:hint="eastAsia"/>
        <w:sz w:val="21"/>
        <w:szCs w:val="21"/>
      </w:rPr>
      <w:t xml:space="preserve"> </w:t>
    </w:r>
    <w:r w:rsidR="00B32F13">
      <w:rPr>
        <w:rFonts w:ascii="黑体" w:eastAsia="黑体" w:hAnsi="黑体" w:hint="eastAsia"/>
        <w:sz w:val="21"/>
        <w:szCs w:val="21"/>
      </w:rPr>
      <w:t>文献综述</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5876B" w14:textId="77777777" w:rsidR="006317CA" w:rsidRPr="00A06327" w:rsidRDefault="006317CA" w:rsidP="00544E60">
    <w:pPr>
      <w:pStyle w:val="a3"/>
      <w:pBdr>
        <w:bottom w:val="thinThickSmallGap" w:sz="12" w:space="1" w:color="auto"/>
      </w:pBdr>
      <w:ind w:firstLine="420"/>
      <w:rPr>
        <w:rFonts w:ascii="黑体" w:eastAsia="黑体" w:hAnsi="黑体"/>
        <w:sz w:val="21"/>
        <w:szCs w:val="21"/>
      </w:rPr>
    </w:pPr>
    <w:r>
      <w:rPr>
        <w:rFonts w:ascii="黑体" w:eastAsia="黑体" w:hAnsi="黑体" w:hint="eastAsia"/>
        <w:color w:val="999999"/>
        <w:sz w:val="21"/>
        <w:szCs w:val="21"/>
      </w:rPr>
      <w:t>中国石油大学（北京）本科毕业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8F37D2"/>
    <w:multiLevelType w:val="hybridMultilevel"/>
    <w:tmpl w:val="94946632"/>
    <w:lvl w:ilvl="0" w:tplc="44A2543A">
      <w:start w:val="2"/>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C13465C"/>
    <w:multiLevelType w:val="hybridMultilevel"/>
    <w:tmpl w:val="BE9CEF84"/>
    <w:lvl w:ilvl="0" w:tplc="C48CC6A8">
      <w:start w:val="1"/>
      <w:numFmt w:val="decimal"/>
      <w:lvlText w:val="%1）"/>
      <w:lvlJc w:val="left"/>
      <w:pPr>
        <w:ind w:left="840" w:hanging="360"/>
      </w:pPr>
      <w:rPr>
        <w:rFonts w:ascii="Calibri"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2215268"/>
    <w:multiLevelType w:val="hybridMultilevel"/>
    <w:tmpl w:val="A7781B30"/>
    <w:lvl w:ilvl="0" w:tplc="774E711C">
      <w:start w:val="2"/>
      <w:numFmt w:val="decimal"/>
      <w:lvlText w:val="（%1）"/>
      <w:lvlJc w:val="left"/>
      <w:pPr>
        <w:ind w:left="920" w:hanging="720"/>
      </w:pPr>
      <w:rPr>
        <w:rFonts w:hint="default"/>
      </w:rPr>
    </w:lvl>
    <w:lvl w:ilvl="1" w:tplc="2D00A788">
      <w:start w:val="1"/>
      <w:numFmt w:val="decimalEnclosedCircle"/>
      <w:lvlText w:val="%2"/>
      <w:lvlJc w:val="left"/>
      <w:pPr>
        <w:ind w:left="980" w:hanging="360"/>
      </w:pPr>
      <w:rPr>
        <w:rFonts w:hAnsi="宋体" w:cs="Times New Roman" w:hint="default"/>
      </w:r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3B3C1E98"/>
    <w:multiLevelType w:val="hybridMultilevel"/>
    <w:tmpl w:val="E5E4097E"/>
    <w:lvl w:ilvl="0" w:tplc="08588F8E">
      <w:start w:val="1"/>
      <w:numFmt w:val="decimalEnclosedCircle"/>
      <w:lvlText w:val="%1"/>
      <w:lvlJc w:val="left"/>
      <w:pPr>
        <w:ind w:left="840" w:hanging="360"/>
      </w:pPr>
      <w:rPr>
        <w:rFonts w:ascii="宋体" w:hAnsi="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40885B68"/>
    <w:multiLevelType w:val="hybridMultilevel"/>
    <w:tmpl w:val="FF8C3D14"/>
    <w:lvl w:ilvl="0" w:tplc="451C9F68">
      <w:start w:val="2"/>
      <w:numFmt w:val="decimalEnclosedCircle"/>
      <w:lvlText w:val="%1"/>
      <w:lvlJc w:val="left"/>
      <w:pPr>
        <w:ind w:left="560" w:hanging="360"/>
      </w:pPr>
      <w:rPr>
        <w:rFonts w:hAnsi="宋体" w:cs="Times New Roman"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6E644C6C"/>
    <w:multiLevelType w:val="hybridMultilevel"/>
    <w:tmpl w:val="CDF272EA"/>
    <w:lvl w:ilvl="0" w:tplc="E41CA900">
      <w:start w:val="1"/>
      <w:numFmt w:val="decimal"/>
      <w:lvlText w:val="第%1章"/>
      <w:lvlJc w:val="left"/>
      <w:pPr>
        <w:ind w:left="1650" w:hanging="1050"/>
      </w:pPr>
      <w:rPr>
        <w:rFonts w:hint="default"/>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num w:numId="1" w16cid:durableId="35549264">
    <w:abstractNumId w:val="3"/>
  </w:num>
  <w:num w:numId="2" w16cid:durableId="361824437">
    <w:abstractNumId w:val="2"/>
  </w:num>
  <w:num w:numId="3" w16cid:durableId="447436857">
    <w:abstractNumId w:val="1"/>
  </w:num>
  <w:num w:numId="4" w16cid:durableId="1247302056">
    <w:abstractNumId w:val="4"/>
  </w:num>
  <w:num w:numId="5" w16cid:durableId="1090470224">
    <w:abstractNumId w:val="5"/>
  </w:num>
  <w:num w:numId="6" w16cid:durableId="17900779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Ref{373C9E2C-E93C-4997-BBFD-062D6FC92D58}" w:val=" ADDIN NE.Ref.{373C9E2C-E93C-4997-BBFD-062D6FC92D58}&lt;Citation&gt;&lt;Group&gt;&lt;References&gt;&lt;Item&gt;&lt;ID&gt;570&lt;/ID&gt;&lt;UID&gt;{8283886E-DEAA-4577-B7B3-E44B36F6229D}&lt;/UID&gt;&lt;Title&gt;facebook/react-native: A framework for building native applications using React&lt;/Title&gt;&lt;Template&gt;Generic&lt;/Template&gt;&lt;Star&gt;0&lt;/Star&gt;&lt;Tag&gt;0&lt;/Tag&gt;&lt;Author/&gt;&lt;Year&gt;0&lt;/Year&gt;&lt;Details&gt;&lt;_url&gt;https://github.com/facebook/react-native_x000d__x000a_https://github.com/facebook/react-native&lt;/_url&gt;&lt;_created&gt;64718667&lt;/_created&gt;&lt;_modified&gt;64718667&lt;/_modified&gt;&lt;/Details&gt;&lt;Extra&gt;&lt;DBUID&gt;{F96A950B-833F-4880-A151-76DA2D6A2879}&lt;/DBUID&gt;&lt;/Extra&gt;&lt;/Item&gt;&lt;/References&gt;&lt;/Group&gt;&lt;Group&gt;&lt;References&gt;&lt;Item&gt;&lt;ID&gt;577&lt;/ID&gt;&lt;UID&gt;{6237F64F-77DD-4466-974F-9C1231331C09}&lt;/UID&gt;&lt;Title&gt;基于React的知情选择筛查APP的应用研究&lt;/Title&gt;&lt;Template&gt;Journal Article&lt;/Template&gt;&lt;Star&gt;0&lt;/Star&gt;&lt;Tag&gt;0&lt;/Tag&gt;&lt;Author&gt;李子萱; 谭文安&lt;/Author&gt;&lt;Year&gt;2020&lt;/Year&gt;&lt;Details&gt;&lt;_alternate_title&gt;上海第二工业大学学报&lt;/_alternate_title&gt;&lt;_date_display&gt;2020&lt;/_date_display&gt;&lt;_date&gt;2020-01-01&lt;/_date&gt;&lt;_issue&gt;04&lt;/_issue&gt;&lt;_journal&gt;上海第二工业大学学报&lt;/_journal&gt;&lt;_keywords&gt;React;组件化;APP;问卷调查&lt;/_keywords&gt;&lt;_pages&gt;316-320&lt;/_pages&gt;&lt;_volume&gt;37&lt;/_volume&gt;&lt;_created&gt;64718667&lt;/_created&gt;&lt;_modified&gt;64718667&lt;/_modified&gt;&lt;_translated_author&gt;Li, Zi xuan;Tan, Wen&amp;apos;an&lt;/_translated_author&gt;&lt;/Details&gt;&lt;Extra&gt;&lt;DBUID&gt;{F96A950B-833F-4880-A151-76DA2D6A2879}&lt;/DBUID&gt;&lt;/Extra&gt;&lt;/Item&gt;&lt;/References&gt;&lt;/Group&gt;&lt;Group&gt;&lt;References&gt;&lt;Item&gt;&lt;ID&gt;579&lt;/ID&gt;&lt;UID&gt;{C034B5EC-34BE-45B1-A620-FE98C3498E29}&lt;/UID&gt;&lt;Title&gt;React中Recharts图表的应用与研究&lt;/Title&gt;&lt;Template&gt;Journal Article&lt;/Template&gt;&lt;Star&gt;0&lt;/Star&gt;&lt;Tag&gt;0&lt;/Tag&gt;&lt;Author&gt;柳海燕&lt;/Author&gt;&lt;Year&gt;2020&lt;/Year&gt;&lt;Details&gt;&lt;_alternate_title&gt;无线互联科技&lt;/_alternate_title&gt;&lt;_date_display&gt;2020&lt;/_date_display&gt;&lt;_date&gt;2020-01-01&lt;/_date&gt;&lt;_issue&gt;14&lt;/_issue&gt;&lt;_journal&gt;无线互联科技&lt;/_journal&gt;&lt;_keywords&gt;React;Recharts;图表;数据可视化&lt;/_keywords&gt;&lt;_pages&gt;82-83&lt;/_pages&gt;&lt;_volume&gt;17&lt;/_volume&gt;&lt;_created&gt;64718667&lt;/_created&gt;&lt;_modified&gt;64718667&lt;/_modified&gt;&lt;_translated_author&gt;Liu, Hai yan&lt;/_translated_author&gt;&lt;/Details&gt;&lt;Extra&gt;&lt;DBUID&gt;{F96A950B-833F-4880-A151-76DA2D6A2879}&lt;/DBUID&gt;&lt;/Extra&gt;&lt;/Item&gt;&lt;/References&gt;&lt;/Group&gt;&lt;Group&gt;&lt;References&gt;&lt;Item&gt;&lt;ID&gt;566&lt;/ID&gt;&lt;UID&gt;{BF9DD071-DF24-40D4-86D2-3E2D008CE441}&lt;/UID&gt;&lt;Title&gt;Comparative study of some applications made in the Vue.js and React.js frameworks&lt;/Title&gt;&lt;Template&gt;Conference Proceedings&lt;/Template&gt;&lt;Star&gt;0&lt;/Star&gt;&lt;Tag&gt;0&lt;/Tag&gt;&lt;Author&gt;Novac, Cornelia Mihaela; Novac, Ovidiu Constantin; Sferle, Raluca Marina; Gordan, Mircea Ioan; Bujdoso, Gyongyi; Dindelegan, Camelia Maria; IEEE&lt;/Author&gt;&lt;Year&gt;2021&lt;/Year&gt;&lt;Details&gt;&lt;_date_display&gt;2021&lt;/_date_display&gt;&lt;_date&gt;2021-01-01&lt;/_date&gt;&lt;_doi&gt;10.1109/EMES52337.2021.9484149&lt;/_doi&gt;&lt;_isbn&gt;978-1-66544-995-3&lt;/_isbn&gt;&lt;_pages&gt;142-145&lt;/_pages&gt;&lt;_secondary_title&gt;2021 16TH INTERNATIONAL CONFERENCE ON ENGINEERING OF MODERN ELECTRIC SYSTEMS (EMES)&lt;/_secondary_title&gt;&lt;_short_title&gt;2021 16TH INTERNATIONAL CONFERENCE ON ENGINEERING OF MODERN ELECTRIC SYSTEMS (EMES)&lt;/_short_title&gt;&lt;_created&gt;64718667&lt;/_created&gt;&lt;_modified&gt;64718667&lt;/_modified&gt;&lt;/Details&gt;&lt;Extra&gt;&lt;DBUID&gt;{F96A950B-833F-4880-A151-76DA2D6A2879}&lt;/DBUID&gt;&lt;/Extra&gt;&lt;/Item&gt;&lt;/References&gt;&lt;/Group&gt;&lt;Group&gt;&lt;References&gt;&lt;Item&gt;&lt;ID&gt;574&lt;/ID&gt;&lt;UID&gt;{567D7C09-7671-4848-B811-E07F73702B0F}&lt;/UID&gt;&lt;Title&gt;基于react实现前端组件化开发的研究与实现&lt;/Title&gt;&lt;Template&gt;Journal Article&lt;/Template&gt;&lt;Star&gt;0&lt;/Star&gt;&lt;Tag&gt;0&lt;/Tag&gt;&lt;Author&gt;敖曼&lt;/Author&gt;&lt;Year&gt;2021&lt;/Year&gt;&lt;Details&gt;&lt;_alternate_title&gt;长江信息通信&lt;/_alternate_title&gt;&lt;_date_display&gt;2021&lt;/_date_display&gt;&lt;_date&gt;2021-01-01&lt;/_date&gt;&lt;_issue&gt;07&lt;/_issue&gt;&lt;_journal&gt;长江信息通信&lt;/_journal&gt;&lt;_keywords&gt;WebApp;React;组件化&lt;/_keywords&gt;&lt;_pages&gt;77-80&lt;/_pages&gt;&lt;_volume&gt;34&lt;/_volume&gt;&lt;_created&gt;64718667&lt;/_created&gt;&lt;_modified&gt;64718667&lt;/_modified&gt;&lt;_translated_author&gt;Ao, Man&lt;/_translated_author&gt;&lt;/Details&gt;&lt;Extra&gt;&lt;DBUID&gt;{F96A950B-833F-4880-A151-76DA2D6A2879}&lt;/DBUID&gt;&lt;/Extra&gt;&lt;/Item&gt;&lt;/References&gt;&lt;/Group&gt;&lt;Group&gt;&lt;References&gt;&lt;Item&gt;&lt;ID&gt;573&lt;/ID&gt;&lt;UID&gt;{97CCE278-C36A-480D-AE31-C439F614D8AC}&lt;/UID&gt;&lt;Title&gt;基于React的在线教学平台设计与实现&lt;/Title&gt;&lt;Template&gt;Journal Article&lt;/Template&gt;&lt;Star&gt;0&lt;/Star&gt;&lt;Tag&gt;0&lt;/Tag&gt;&lt;Author&gt;李晓纯; 孔文熙; 朱景福&lt;/Author&gt;&lt;Year&gt;2021&lt;/Year&gt;&lt;Details&gt;&lt;_alternate_title&gt;电脑知识与技术&lt;/_alternate_title&gt;&lt;_date_display&gt;2021&lt;/_date_display&gt;&lt;_date&gt;2021-01-01&lt;/_date&gt;&lt;_issue&gt;30&lt;/_issue&gt;&lt;_journal&gt;电脑知识与技术&lt;/_journal&gt;&lt;_keywords&gt;在线教学平台;React;主体性&lt;/_keywords&gt;&lt;_pages&gt;95-97&lt;/_pages&gt;&lt;_volume&gt;17&lt;/_volume&gt;&lt;_created&gt;64718667&lt;/_created&gt;&lt;_modified&gt;64718667&lt;/_modified&gt;&lt;_translated_author&gt;Li, Xiao chun;Kong, Wen xi;Zhu, Jing fu&lt;/_translated_author&gt;&lt;/Details&gt;&lt;Extra&gt;&lt;DBUID&gt;{F96A950B-833F-4880-A151-76DA2D6A2879}&lt;/DBUID&gt;&lt;/Extra&gt;&lt;/Item&gt;&lt;/References&gt;&lt;/Group&gt;&lt;Group&gt;&lt;References&gt;&lt;Item&gt;&lt;ID&gt;587&lt;/ID&gt;&lt;UID&gt;{EBFFC051-82A4-4336-85E7-DD50F2AC43C3}&lt;/UID&gt;&lt;Title&gt;基于React和Express的接待工作管理系统的设计与实现&lt;/Title&gt;&lt;Template&gt;Journal Article&lt;/Template&gt;&lt;Star&gt;0&lt;/Star&gt;&lt;Tag&gt;0&lt;/Tag&gt;&lt;Author&gt;柳海燕; 郑健&lt;/Author&gt;&lt;Year&gt;2021&lt;/Year&gt;&lt;Details&gt;&lt;_alternate_title&gt;电脑知识与技术&lt;/_alternate_title&gt;&lt;_date_display&gt;2021&lt;/_date_display&gt;&lt;_date&gt;2021-01-01&lt;/_date&gt;&lt;_doi&gt;10.14004/j.cnki.ckt.2021.1536&lt;/_doi&gt;&lt;_isbn&gt;1009-3044&lt;/_isbn&gt;&lt;_issue&gt;17 vo 17&lt;/_issue&gt;&lt;_journal&gt;电脑知识与技术&lt;/_journal&gt;&lt;_keywords&gt;企业微信; Express; React; Recharts&lt;/_keywords&gt;&lt;_pages&gt;10-13&lt;/_pages&gt;&lt;_created&gt;64718667&lt;/_created&gt;&lt;_modified&gt;64718667&lt;/_modified&gt;&lt;_translated_author&gt;Liu, Hai yan;Zheng, Jian&lt;/_translated_author&gt;&lt;/Details&gt;&lt;Extra&gt;&lt;DBUID&gt;{F96A950B-833F-4880-A151-76DA2D6A2879}&lt;/DBUID&gt;&lt;/Extra&gt;&lt;/Item&gt;&lt;/References&gt;&lt;/Group&gt;&lt;Group&gt;&lt;References&gt;&lt;Item&gt;&lt;ID&gt;575&lt;/ID&gt;&lt;UID&gt;{1DC2D539-00FA-4991-8EC8-429DC2D19DF3}&lt;/UID&gt;&lt;Title&gt;基于React的闪购运营平台的设计与实现&lt;/Title&gt;&lt;Template&gt;Generic&lt;/Template&gt;&lt;Star&gt;0&lt;/Star&gt;&lt;Tag&gt;0&lt;/Tag&gt;&lt;Author&gt;吴清昊; 刘铎&lt;/Author&gt;&lt;Year&gt;2021&lt;/Year&gt;&lt;Details&gt;&lt;_date_display&gt;2021&lt;/_date_display&gt;&lt;_date&gt;2021-01-01&lt;/_date&gt;&lt;_keywords&gt;运营平台;微前端;React框架;品牌商&lt;/_keywords&gt;&lt;_publisher&gt;北京交通大学&lt;/_publisher&gt;&lt;_created&gt;64718667&lt;/_created&gt;&lt;_modified&gt;64718667&lt;/_modified&gt;&lt;_translated_author&gt;Wu, Qing hao;Liu, Duo&lt;/_translated_author&gt;&lt;/Details&gt;&lt;Extra&gt;&lt;DBUID&gt;{F96A950B-833F-4880-A151-76DA2D6A2879}&lt;/DBUID&gt;&lt;/Extra&gt;&lt;/Item&gt;&lt;/References&gt;&lt;/Group&gt;&lt;Group&gt;&lt;References&gt;&lt;Item&gt;&lt;ID&gt;576&lt;/ID&gt;&lt;UID&gt;{19018832-66D5-4515-B9E6-479DD3F13749}&lt;/UID&gt;&lt;Title&gt;基于React的可视化编辑平台的设计与实现&lt;/Title&gt;&lt;Template&gt;Generic&lt;/Template&gt;&lt;Star&gt;0&lt;/Star&gt;&lt;Tag&gt;0&lt;/Tag&gt;&lt;Author&gt;吴煜洲; 陈旭东&lt;/Author&gt;&lt;Year&gt;2021&lt;/Year&gt;&lt;Details&gt;&lt;_date_display&gt;2021&lt;/_date_display&gt;&lt;_date&gt;2021-01-01&lt;/_date&gt;&lt;_keywords&gt;可视化编辑;H5模板页面;组件;链路性数据追踪&lt;/_keywords&gt;&lt;_publisher&gt;北京交通大学&lt;/_publisher&gt;&lt;_created&gt;64718667&lt;/_created&gt;&lt;_modified&gt;64718667&lt;/_modified&gt;&lt;_translated_author&gt;Wu, Yu zhou;Chen, Xu dong&lt;/_translated_author&gt;&lt;/Details&gt;&lt;Extra&gt;&lt;DBUID&gt;{F96A950B-833F-4880-A151-76DA2D6A2879}&lt;/DBUID&gt;&lt;/Extra&gt;&lt;/Item&gt;&lt;/References&gt;&lt;/Group&gt;&lt;Group&gt;&lt;References&gt;&lt;Item&gt;&lt;ID&gt;571&lt;/ID&gt;&lt;UID&gt;{7E6E043C-2B3E-4303-B976-12355E2DD2CE}&lt;/UID&gt;&lt;Title&gt;基于React＿Umi+Cesium框架下的水利工程BIM+GIS的Web端应用实现&lt;/Title&gt;&lt;Template&gt;Journal Article&lt;/Template&gt;&lt;Star&gt;0&lt;/Star&gt;&lt;Tag&gt;0&lt;/Tag&gt;&lt;Author&gt;刘勇; 王伟玲; 许洪健&lt;/Author&gt;&lt;Year&gt;2022&lt;/Year&gt;&lt;Details&gt;&lt;_alternate_title&gt;治淮&lt;/_alternate_title&gt;&lt;_date_display&gt;2022&lt;/_date_display&gt;&lt;_date&gt;2022-01-01&lt;/_date&gt;&lt;_issue&gt;02&lt;/_issue&gt;&lt;_journal&gt;治淮&lt;/_journal&gt;&lt;_keywords&gt;Web;组件;地图;React&lt;/_keywords&gt;&lt;_pages&gt;26-28&lt;/_pages&gt;&lt;_created&gt;64718667&lt;/_created&gt;&lt;_modified&gt;64718667&lt;/_modified&gt;&lt;_translated_author&gt;Liu, Yong;Wang, Wei ling;Xu, Hong jian&lt;/_translated_author&gt;&lt;/Details&gt;&lt;Extra&gt;&lt;DBUID&gt;{F96A950B-833F-4880-A151-76DA2D6A2879}&lt;/DBUID&gt;&lt;/Extra&gt;&lt;/Item&gt;&lt;/References&gt;&lt;/Group&gt;&lt;Group&gt;&lt;References&gt;&lt;Item&gt;&lt;ID&gt;572&lt;/ID&gt;&lt;UID&gt;{2C6EED47-81E7-4534-806F-6E7C1C0EEF0A}&lt;/UID&gt;&lt;Title&gt;基于React的资源甘特图组件设计与实现&lt;/Title&gt;&lt;Template&gt;Journal Article&lt;/Template&gt;&lt;Star&gt;0&lt;/Star&gt;&lt;Tag&gt;0&lt;/Tag&gt;&lt;Author&gt;滕国栋&lt;/Author&gt;&lt;Year&gt;2022&lt;/Year&gt;&lt;Details&gt;&lt;_alternate_title&gt;杭州师范大学学报(自然科学版)&lt;/_alternate_title&gt;&lt;_date_display&gt;2022&lt;/_date_display&gt;&lt;_date&gt;2022-01-01&lt;/_date&gt;&lt;_issue&gt;01&lt;/_issue&gt;&lt;_journal&gt;杭州师范大学学报(自然科学版)&lt;/_journal&gt;&lt;_keywords&gt;高级计划和排程(APS);资源甘特图;React;RGantt&lt;/_keywords&gt;&lt;_pages&gt;101-106&lt;/_pages&gt;&lt;_volume&gt;21&lt;/_volume&gt;&lt;_created&gt;64718667&lt;/_created&gt;&lt;_modified&gt;64718667&lt;/_modified&gt;&lt;_translated_author&gt;Teng, Guo dong&lt;/_translated_author&gt;&lt;/Details&gt;&lt;Extra&gt;&lt;DBUID&gt;{F96A950B-833F-4880-A151-76DA2D6A2879}&lt;/DBUID&gt;&lt;/Extra&gt;&lt;/Item&gt;&lt;/References&gt;&lt;/Group&gt;&lt;/Citation&gt;_x000a_"/>
    <w:docVar w:name="NE.Ref{AB257D48-A89B-4329-96AA-EA6FFF18B876}" w:val=" ADDIN NE.Ref.{AB257D48-A89B-4329-96AA-EA6FFF18B876}&lt;Citation&gt;&lt;Group&gt;&lt;References&gt;&lt;Item&gt;&lt;ID&gt;579&lt;/ID&gt;&lt;UID&gt;{C034B5EC-34BE-45B1-A620-FE98C3498E29}&lt;/UID&gt;&lt;Title&gt;React中Recharts图表的应用与研究&lt;/Title&gt;&lt;Template&gt;Journal Article&lt;/Template&gt;&lt;Star&gt;0&lt;/Star&gt;&lt;Tag&gt;0&lt;/Tag&gt;&lt;Author&gt;柳海燕&lt;/Author&gt;&lt;Year&gt;2020&lt;/Year&gt;&lt;Details&gt;&lt;_alternate_title&gt;无线互联科技&lt;/_alternate_title&gt;&lt;_date_display&gt;2020&lt;/_date_display&gt;&lt;_date&gt;2020-01-01&lt;/_date&gt;&lt;_issue&gt;14&lt;/_issue&gt;&lt;_journal&gt;无线互联科技&lt;/_journal&gt;&lt;_keywords&gt;React;Recharts;图表;数据可视化&lt;/_keywords&gt;&lt;_pages&gt;82-83&lt;/_pages&gt;&lt;_volume&gt;17&lt;/_volume&gt;&lt;_created&gt;64718667&lt;/_created&gt;&lt;_modified&gt;64718667&lt;/_modified&gt;&lt;_translated_author&gt;Liu, Hai yan&lt;/_translated_author&gt;&lt;/Details&gt;&lt;Extra&gt;&lt;DBUID&gt;{F96A950B-833F-4880-A151-76DA2D6A2879}&lt;/DBUID&gt;&lt;/Extra&gt;&lt;/Item&gt;&lt;/References&gt;&lt;/Group&gt;&lt;/Citation&gt;_x000a_"/>
    <w:docVar w:name="ne_docsoft" w:val="MSWord"/>
    <w:docVar w:name="ne_docversion" w:val="NoteExpress 2.0"/>
    <w:docVar w:name="ne_insertmode" w:val="0"/>
    <w:docVar w:name="ne_stylename" w:val="Numbered(multilingual)"/>
  </w:docVars>
  <w:rsids>
    <w:rsidRoot w:val="00B84D85"/>
    <w:rsid w:val="000009B4"/>
    <w:rsid w:val="0000199A"/>
    <w:rsid w:val="000034C0"/>
    <w:rsid w:val="00004EAD"/>
    <w:rsid w:val="0000615B"/>
    <w:rsid w:val="0000756A"/>
    <w:rsid w:val="00010639"/>
    <w:rsid w:val="000162AA"/>
    <w:rsid w:val="00016853"/>
    <w:rsid w:val="00016E34"/>
    <w:rsid w:val="00020E96"/>
    <w:rsid w:val="000254C3"/>
    <w:rsid w:val="000307D2"/>
    <w:rsid w:val="0003408A"/>
    <w:rsid w:val="0003473F"/>
    <w:rsid w:val="000349AE"/>
    <w:rsid w:val="00035805"/>
    <w:rsid w:val="0004248C"/>
    <w:rsid w:val="00042717"/>
    <w:rsid w:val="00051889"/>
    <w:rsid w:val="00052610"/>
    <w:rsid w:val="000553E0"/>
    <w:rsid w:val="00056981"/>
    <w:rsid w:val="00060334"/>
    <w:rsid w:val="00062382"/>
    <w:rsid w:val="00062551"/>
    <w:rsid w:val="00063215"/>
    <w:rsid w:val="000635E2"/>
    <w:rsid w:val="00065253"/>
    <w:rsid w:val="00065368"/>
    <w:rsid w:val="00065B79"/>
    <w:rsid w:val="00065E63"/>
    <w:rsid w:val="0006699B"/>
    <w:rsid w:val="00072B15"/>
    <w:rsid w:val="00072B89"/>
    <w:rsid w:val="000753CB"/>
    <w:rsid w:val="00077236"/>
    <w:rsid w:val="0008035D"/>
    <w:rsid w:val="00081E04"/>
    <w:rsid w:val="000825B5"/>
    <w:rsid w:val="000848AD"/>
    <w:rsid w:val="000875A2"/>
    <w:rsid w:val="00091448"/>
    <w:rsid w:val="00093EE3"/>
    <w:rsid w:val="00093F80"/>
    <w:rsid w:val="000B1CEB"/>
    <w:rsid w:val="000B1EF9"/>
    <w:rsid w:val="000B31FA"/>
    <w:rsid w:val="000B7BA1"/>
    <w:rsid w:val="000C0362"/>
    <w:rsid w:val="000C59DD"/>
    <w:rsid w:val="000C631B"/>
    <w:rsid w:val="000D0F10"/>
    <w:rsid w:val="000D1575"/>
    <w:rsid w:val="000D23E5"/>
    <w:rsid w:val="000D46DB"/>
    <w:rsid w:val="000D4C86"/>
    <w:rsid w:val="000D5093"/>
    <w:rsid w:val="000E1D40"/>
    <w:rsid w:val="000E1FFF"/>
    <w:rsid w:val="000E36A8"/>
    <w:rsid w:val="000F4290"/>
    <w:rsid w:val="000F6E8E"/>
    <w:rsid w:val="00101BAE"/>
    <w:rsid w:val="00102E6C"/>
    <w:rsid w:val="001030AF"/>
    <w:rsid w:val="001039C9"/>
    <w:rsid w:val="00104D34"/>
    <w:rsid w:val="00106851"/>
    <w:rsid w:val="0011157C"/>
    <w:rsid w:val="00112931"/>
    <w:rsid w:val="00114153"/>
    <w:rsid w:val="00122D3C"/>
    <w:rsid w:val="001243AA"/>
    <w:rsid w:val="001252A5"/>
    <w:rsid w:val="00126FBE"/>
    <w:rsid w:val="001272BE"/>
    <w:rsid w:val="001343F0"/>
    <w:rsid w:val="0013498D"/>
    <w:rsid w:val="00136E53"/>
    <w:rsid w:val="00137EA7"/>
    <w:rsid w:val="001401D5"/>
    <w:rsid w:val="00141E27"/>
    <w:rsid w:val="00145074"/>
    <w:rsid w:val="001500B1"/>
    <w:rsid w:val="001518D0"/>
    <w:rsid w:val="0015198B"/>
    <w:rsid w:val="001532E5"/>
    <w:rsid w:val="001563A2"/>
    <w:rsid w:val="00164952"/>
    <w:rsid w:val="001672A6"/>
    <w:rsid w:val="001710B5"/>
    <w:rsid w:val="001710DB"/>
    <w:rsid w:val="00172321"/>
    <w:rsid w:val="00173BD4"/>
    <w:rsid w:val="00175FA8"/>
    <w:rsid w:val="00176A6F"/>
    <w:rsid w:val="00176E18"/>
    <w:rsid w:val="00180D5B"/>
    <w:rsid w:val="00184281"/>
    <w:rsid w:val="0018505F"/>
    <w:rsid w:val="00190B13"/>
    <w:rsid w:val="00194681"/>
    <w:rsid w:val="00195705"/>
    <w:rsid w:val="001973BA"/>
    <w:rsid w:val="00197AAB"/>
    <w:rsid w:val="001A06B2"/>
    <w:rsid w:val="001A22BD"/>
    <w:rsid w:val="001A2ABE"/>
    <w:rsid w:val="001A70D4"/>
    <w:rsid w:val="001B08FC"/>
    <w:rsid w:val="001B2029"/>
    <w:rsid w:val="001B273A"/>
    <w:rsid w:val="001B5423"/>
    <w:rsid w:val="001B54B5"/>
    <w:rsid w:val="001C373B"/>
    <w:rsid w:val="001C3E26"/>
    <w:rsid w:val="001C73AD"/>
    <w:rsid w:val="001D205E"/>
    <w:rsid w:val="001D20DC"/>
    <w:rsid w:val="001D3057"/>
    <w:rsid w:val="001D45E7"/>
    <w:rsid w:val="001D495E"/>
    <w:rsid w:val="001D4EEA"/>
    <w:rsid w:val="001D540F"/>
    <w:rsid w:val="001D7C34"/>
    <w:rsid w:val="001E252B"/>
    <w:rsid w:val="001E4D75"/>
    <w:rsid w:val="001F03D2"/>
    <w:rsid w:val="001F2C16"/>
    <w:rsid w:val="001F50D0"/>
    <w:rsid w:val="001F57EC"/>
    <w:rsid w:val="001F63BA"/>
    <w:rsid w:val="002032C6"/>
    <w:rsid w:val="00203654"/>
    <w:rsid w:val="002047E5"/>
    <w:rsid w:val="00205F87"/>
    <w:rsid w:val="00206638"/>
    <w:rsid w:val="00207EBC"/>
    <w:rsid w:val="00210496"/>
    <w:rsid w:val="00211138"/>
    <w:rsid w:val="002170F6"/>
    <w:rsid w:val="00220FFA"/>
    <w:rsid w:val="0022364D"/>
    <w:rsid w:val="00225F2A"/>
    <w:rsid w:val="00226737"/>
    <w:rsid w:val="00227D36"/>
    <w:rsid w:val="002309C7"/>
    <w:rsid w:val="002312AC"/>
    <w:rsid w:val="00231F7C"/>
    <w:rsid w:val="00232454"/>
    <w:rsid w:val="002328A6"/>
    <w:rsid w:val="002339A4"/>
    <w:rsid w:val="00246CF2"/>
    <w:rsid w:val="0024735F"/>
    <w:rsid w:val="00250107"/>
    <w:rsid w:val="00251853"/>
    <w:rsid w:val="00251D0C"/>
    <w:rsid w:val="00253D4A"/>
    <w:rsid w:val="00257CB9"/>
    <w:rsid w:val="00270498"/>
    <w:rsid w:val="00271237"/>
    <w:rsid w:val="00271C46"/>
    <w:rsid w:val="00272CFF"/>
    <w:rsid w:val="002735F8"/>
    <w:rsid w:val="00277D5E"/>
    <w:rsid w:val="00280CA2"/>
    <w:rsid w:val="0028799F"/>
    <w:rsid w:val="00290EA2"/>
    <w:rsid w:val="00295D96"/>
    <w:rsid w:val="00296BD3"/>
    <w:rsid w:val="002A26F2"/>
    <w:rsid w:val="002A6E30"/>
    <w:rsid w:val="002B0A21"/>
    <w:rsid w:val="002B3A5C"/>
    <w:rsid w:val="002B3A9B"/>
    <w:rsid w:val="002B4A34"/>
    <w:rsid w:val="002C0129"/>
    <w:rsid w:val="002C502D"/>
    <w:rsid w:val="002C79CC"/>
    <w:rsid w:val="002D1D70"/>
    <w:rsid w:val="002D2637"/>
    <w:rsid w:val="002D38E2"/>
    <w:rsid w:val="002E0558"/>
    <w:rsid w:val="002E2707"/>
    <w:rsid w:val="002E2BF0"/>
    <w:rsid w:val="002F1F22"/>
    <w:rsid w:val="002F3EB4"/>
    <w:rsid w:val="002F4747"/>
    <w:rsid w:val="002F62A1"/>
    <w:rsid w:val="002F7BEE"/>
    <w:rsid w:val="0030164E"/>
    <w:rsid w:val="00301E1F"/>
    <w:rsid w:val="00303ACA"/>
    <w:rsid w:val="00304EC6"/>
    <w:rsid w:val="00305641"/>
    <w:rsid w:val="00306CEF"/>
    <w:rsid w:val="00307368"/>
    <w:rsid w:val="00313654"/>
    <w:rsid w:val="00313FDB"/>
    <w:rsid w:val="0031422F"/>
    <w:rsid w:val="00314862"/>
    <w:rsid w:val="00316F28"/>
    <w:rsid w:val="003178C2"/>
    <w:rsid w:val="0032069F"/>
    <w:rsid w:val="00322790"/>
    <w:rsid w:val="00323A66"/>
    <w:rsid w:val="003258A1"/>
    <w:rsid w:val="003266F1"/>
    <w:rsid w:val="0032708C"/>
    <w:rsid w:val="00330F38"/>
    <w:rsid w:val="00331C95"/>
    <w:rsid w:val="00335A6D"/>
    <w:rsid w:val="003368C6"/>
    <w:rsid w:val="00340CD9"/>
    <w:rsid w:val="00341DF9"/>
    <w:rsid w:val="00344255"/>
    <w:rsid w:val="003446F3"/>
    <w:rsid w:val="00345FF1"/>
    <w:rsid w:val="00347C77"/>
    <w:rsid w:val="00347DAD"/>
    <w:rsid w:val="00350B18"/>
    <w:rsid w:val="003513E4"/>
    <w:rsid w:val="00352B74"/>
    <w:rsid w:val="00353651"/>
    <w:rsid w:val="00353A6D"/>
    <w:rsid w:val="003557E6"/>
    <w:rsid w:val="00355892"/>
    <w:rsid w:val="0035606D"/>
    <w:rsid w:val="0035626C"/>
    <w:rsid w:val="00357B06"/>
    <w:rsid w:val="00361EE0"/>
    <w:rsid w:val="003634B0"/>
    <w:rsid w:val="00363D5F"/>
    <w:rsid w:val="00367439"/>
    <w:rsid w:val="0037131D"/>
    <w:rsid w:val="003721C5"/>
    <w:rsid w:val="00373F36"/>
    <w:rsid w:val="00382461"/>
    <w:rsid w:val="00384DEB"/>
    <w:rsid w:val="00385DDA"/>
    <w:rsid w:val="0038743A"/>
    <w:rsid w:val="003901B7"/>
    <w:rsid w:val="003906B8"/>
    <w:rsid w:val="0039361C"/>
    <w:rsid w:val="00393DB7"/>
    <w:rsid w:val="00393FE1"/>
    <w:rsid w:val="00394097"/>
    <w:rsid w:val="00394C42"/>
    <w:rsid w:val="00395A60"/>
    <w:rsid w:val="003A01FA"/>
    <w:rsid w:val="003A5469"/>
    <w:rsid w:val="003A6D52"/>
    <w:rsid w:val="003B21FA"/>
    <w:rsid w:val="003B3ACC"/>
    <w:rsid w:val="003B6318"/>
    <w:rsid w:val="003C4539"/>
    <w:rsid w:val="003D13B3"/>
    <w:rsid w:val="003D48D2"/>
    <w:rsid w:val="003D7A99"/>
    <w:rsid w:val="003E4FBB"/>
    <w:rsid w:val="003E7BF0"/>
    <w:rsid w:val="003F4DBC"/>
    <w:rsid w:val="003F52F3"/>
    <w:rsid w:val="003F5D10"/>
    <w:rsid w:val="003F5D5A"/>
    <w:rsid w:val="00403DEF"/>
    <w:rsid w:val="004047EE"/>
    <w:rsid w:val="0040490D"/>
    <w:rsid w:val="00412DDA"/>
    <w:rsid w:val="004149FB"/>
    <w:rsid w:val="0041646B"/>
    <w:rsid w:val="0041724A"/>
    <w:rsid w:val="0042362E"/>
    <w:rsid w:val="00425713"/>
    <w:rsid w:val="004264EE"/>
    <w:rsid w:val="004271F9"/>
    <w:rsid w:val="00437273"/>
    <w:rsid w:val="004379EA"/>
    <w:rsid w:val="0044674A"/>
    <w:rsid w:val="00450E91"/>
    <w:rsid w:val="00451921"/>
    <w:rsid w:val="00455F39"/>
    <w:rsid w:val="0046181B"/>
    <w:rsid w:val="0046495D"/>
    <w:rsid w:val="00465849"/>
    <w:rsid w:val="0046627E"/>
    <w:rsid w:val="0046677D"/>
    <w:rsid w:val="004667E1"/>
    <w:rsid w:val="00471999"/>
    <w:rsid w:val="00471B6D"/>
    <w:rsid w:val="00472C50"/>
    <w:rsid w:val="004738DA"/>
    <w:rsid w:val="0047491F"/>
    <w:rsid w:val="00476D10"/>
    <w:rsid w:val="00480BBD"/>
    <w:rsid w:val="00484B56"/>
    <w:rsid w:val="0048765B"/>
    <w:rsid w:val="004907D9"/>
    <w:rsid w:val="004925A4"/>
    <w:rsid w:val="00496EAE"/>
    <w:rsid w:val="004A0B09"/>
    <w:rsid w:val="004A0F80"/>
    <w:rsid w:val="004A21DD"/>
    <w:rsid w:val="004A2FEF"/>
    <w:rsid w:val="004B32F8"/>
    <w:rsid w:val="004B4052"/>
    <w:rsid w:val="004B4D75"/>
    <w:rsid w:val="004B788A"/>
    <w:rsid w:val="004B7DDB"/>
    <w:rsid w:val="004C0B9D"/>
    <w:rsid w:val="004C2FF6"/>
    <w:rsid w:val="004C4CF7"/>
    <w:rsid w:val="004C4FB0"/>
    <w:rsid w:val="004C6D04"/>
    <w:rsid w:val="004C7615"/>
    <w:rsid w:val="004C7766"/>
    <w:rsid w:val="004C7CCE"/>
    <w:rsid w:val="004C7D60"/>
    <w:rsid w:val="004D0847"/>
    <w:rsid w:val="004D0B1C"/>
    <w:rsid w:val="004D0B68"/>
    <w:rsid w:val="004D2ED8"/>
    <w:rsid w:val="004D6948"/>
    <w:rsid w:val="004E1486"/>
    <w:rsid w:val="004E4F42"/>
    <w:rsid w:val="004F200A"/>
    <w:rsid w:val="004F2B29"/>
    <w:rsid w:val="004F4EC2"/>
    <w:rsid w:val="004F7622"/>
    <w:rsid w:val="00500204"/>
    <w:rsid w:val="00502887"/>
    <w:rsid w:val="0050393A"/>
    <w:rsid w:val="00504F4A"/>
    <w:rsid w:val="005074D9"/>
    <w:rsid w:val="0051109C"/>
    <w:rsid w:val="00511B21"/>
    <w:rsid w:val="00512287"/>
    <w:rsid w:val="00516010"/>
    <w:rsid w:val="005212EF"/>
    <w:rsid w:val="0052243A"/>
    <w:rsid w:val="005234A6"/>
    <w:rsid w:val="00523CF1"/>
    <w:rsid w:val="0052464C"/>
    <w:rsid w:val="005314A9"/>
    <w:rsid w:val="00532302"/>
    <w:rsid w:val="00532A70"/>
    <w:rsid w:val="0053542E"/>
    <w:rsid w:val="00536C4C"/>
    <w:rsid w:val="00537A4F"/>
    <w:rsid w:val="00541920"/>
    <w:rsid w:val="00542BA7"/>
    <w:rsid w:val="00542DF8"/>
    <w:rsid w:val="0054392A"/>
    <w:rsid w:val="00544E60"/>
    <w:rsid w:val="005452EA"/>
    <w:rsid w:val="00545F94"/>
    <w:rsid w:val="0054795C"/>
    <w:rsid w:val="00550514"/>
    <w:rsid w:val="00553267"/>
    <w:rsid w:val="005556B4"/>
    <w:rsid w:val="005558E6"/>
    <w:rsid w:val="00555A90"/>
    <w:rsid w:val="00561966"/>
    <w:rsid w:val="00561C5F"/>
    <w:rsid w:val="00564D59"/>
    <w:rsid w:val="005719DC"/>
    <w:rsid w:val="00571F5A"/>
    <w:rsid w:val="0057308F"/>
    <w:rsid w:val="0057404C"/>
    <w:rsid w:val="00575874"/>
    <w:rsid w:val="00575F15"/>
    <w:rsid w:val="00575FB3"/>
    <w:rsid w:val="00577ADE"/>
    <w:rsid w:val="00577F6F"/>
    <w:rsid w:val="00583168"/>
    <w:rsid w:val="005832C0"/>
    <w:rsid w:val="005835C0"/>
    <w:rsid w:val="005852FA"/>
    <w:rsid w:val="005863D4"/>
    <w:rsid w:val="0058672E"/>
    <w:rsid w:val="005919F7"/>
    <w:rsid w:val="0059283E"/>
    <w:rsid w:val="0059348A"/>
    <w:rsid w:val="00595BD4"/>
    <w:rsid w:val="00596012"/>
    <w:rsid w:val="00597396"/>
    <w:rsid w:val="005A0D6A"/>
    <w:rsid w:val="005A0D6F"/>
    <w:rsid w:val="005A12A6"/>
    <w:rsid w:val="005A544D"/>
    <w:rsid w:val="005A70E9"/>
    <w:rsid w:val="005A7644"/>
    <w:rsid w:val="005B22B1"/>
    <w:rsid w:val="005B2FC1"/>
    <w:rsid w:val="005B4EAC"/>
    <w:rsid w:val="005B6392"/>
    <w:rsid w:val="005B7256"/>
    <w:rsid w:val="005C398F"/>
    <w:rsid w:val="005C74A1"/>
    <w:rsid w:val="005D0019"/>
    <w:rsid w:val="005D09E0"/>
    <w:rsid w:val="005D2295"/>
    <w:rsid w:val="005D5477"/>
    <w:rsid w:val="005D5EAE"/>
    <w:rsid w:val="005D678C"/>
    <w:rsid w:val="005E030E"/>
    <w:rsid w:val="005E07BE"/>
    <w:rsid w:val="005E3CFB"/>
    <w:rsid w:val="005E4483"/>
    <w:rsid w:val="005F08A6"/>
    <w:rsid w:val="005F0D2B"/>
    <w:rsid w:val="005F299A"/>
    <w:rsid w:val="005F364D"/>
    <w:rsid w:val="005F37F1"/>
    <w:rsid w:val="006005E8"/>
    <w:rsid w:val="00600902"/>
    <w:rsid w:val="00600ABC"/>
    <w:rsid w:val="00605F27"/>
    <w:rsid w:val="0060689A"/>
    <w:rsid w:val="006155FA"/>
    <w:rsid w:val="006210C7"/>
    <w:rsid w:val="006258F9"/>
    <w:rsid w:val="006306F5"/>
    <w:rsid w:val="0063086D"/>
    <w:rsid w:val="00631584"/>
    <w:rsid w:val="006317CA"/>
    <w:rsid w:val="00631C4E"/>
    <w:rsid w:val="00634FDD"/>
    <w:rsid w:val="00640564"/>
    <w:rsid w:val="0064101E"/>
    <w:rsid w:val="00643CA1"/>
    <w:rsid w:val="00646A43"/>
    <w:rsid w:val="006508CE"/>
    <w:rsid w:val="00653016"/>
    <w:rsid w:val="00653894"/>
    <w:rsid w:val="00653C92"/>
    <w:rsid w:val="006552ED"/>
    <w:rsid w:val="00655F31"/>
    <w:rsid w:val="0066064F"/>
    <w:rsid w:val="00661E77"/>
    <w:rsid w:val="00662F10"/>
    <w:rsid w:val="00672134"/>
    <w:rsid w:val="00675146"/>
    <w:rsid w:val="00675F53"/>
    <w:rsid w:val="0067632B"/>
    <w:rsid w:val="00676E89"/>
    <w:rsid w:val="006774D3"/>
    <w:rsid w:val="00680F6E"/>
    <w:rsid w:val="00681D8D"/>
    <w:rsid w:val="00685376"/>
    <w:rsid w:val="00685859"/>
    <w:rsid w:val="00685BA5"/>
    <w:rsid w:val="006870FE"/>
    <w:rsid w:val="006908FE"/>
    <w:rsid w:val="00691D24"/>
    <w:rsid w:val="006922FD"/>
    <w:rsid w:val="006A152E"/>
    <w:rsid w:val="006A6095"/>
    <w:rsid w:val="006A68FF"/>
    <w:rsid w:val="006A6ECB"/>
    <w:rsid w:val="006B0F00"/>
    <w:rsid w:val="006B14A2"/>
    <w:rsid w:val="006B440D"/>
    <w:rsid w:val="006C5F95"/>
    <w:rsid w:val="006C600F"/>
    <w:rsid w:val="006D024B"/>
    <w:rsid w:val="006F3602"/>
    <w:rsid w:val="006F3D38"/>
    <w:rsid w:val="006F5CAB"/>
    <w:rsid w:val="006F5DA2"/>
    <w:rsid w:val="00703AFC"/>
    <w:rsid w:val="007058E3"/>
    <w:rsid w:val="007115A9"/>
    <w:rsid w:val="00714D31"/>
    <w:rsid w:val="00715D11"/>
    <w:rsid w:val="00721509"/>
    <w:rsid w:val="007260BC"/>
    <w:rsid w:val="00735E43"/>
    <w:rsid w:val="0073693E"/>
    <w:rsid w:val="00745D51"/>
    <w:rsid w:val="007512C2"/>
    <w:rsid w:val="00751B94"/>
    <w:rsid w:val="007523D2"/>
    <w:rsid w:val="007611FE"/>
    <w:rsid w:val="007623D4"/>
    <w:rsid w:val="0076327F"/>
    <w:rsid w:val="00763982"/>
    <w:rsid w:val="00770FD8"/>
    <w:rsid w:val="00777024"/>
    <w:rsid w:val="007801B1"/>
    <w:rsid w:val="00781BE3"/>
    <w:rsid w:val="00782BB6"/>
    <w:rsid w:val="00784373"/>
    <w:rsid w:val="007856D8"/>
    <w:rsid w:val="00790025"/>
    <w:rsid w:val="0079103F"/>
    <w:rsid w:val="00795535"/>
    <w:rsid w:val="00795881"/>
    <w:rsid w:val="007A1458"/>
    <w:rsid w:val="007A2C26"/>
    <w:rsid w:val="007A63C9"/>
    <w:rsid w:val="007A6A81"/>
    <w:rsid w:val="007A7A2D"/>
    <w:rsid w:val="007B0E1C"/>
    <w:rsid w:val="007B17DE"/>
    <w:rsid w:val="007B2171"/>
    <w:rsid w:val="007B21AC"/>
    <w:rsid w:val="007B2957"/>
    <w:rsid w:val="007B3D61"/>
    <w:rsid w:val="007B6AD9"/>
    <w:rsid w:val="007B6F85"/>
    <w:rsid w:val="007B755D"/>
    <w:rsid w:val="007C3CC9"/>
    <w:rsid w:val="007C421C"/>
    <w:rsid w:val="007D0008"/>
    <w:rsid w:val="007D0858"/>
    <w:rsid w:val="007D0F0B"/>
    <w:rsid w:val="007D2079"/>
    <w:rsid w:val="007D3414"/>
    <w:rsid w:val="007D4A27"/>
    <w:rsid w:val="007D7995"/>
    <w:rsid w:val="007E112D"/>
    <w:rsid w:val="007E25B6"/>
    <w:rsid w:val="007E6D32"/>
    <w:rsid w:val="007E7927"/>
    <w:rsid w:val="007F078B"/>
    <w:rsid w:val="007F106D"/>
    <w:rsid w:val="007F1F35"/>
    <w:rsid w:val="007F299F"/>
    <w:rsid w:val="007F325F"/>
    <w:rsid w:val="007F4CC7"/>
    <w:rsid w:val="007F6833"/>
    <w:rsid w:val="007F7A40"/>
    <w:rsid w:val="00803394"/>
    <w:rsid w:val="00803A29"/>
    <w:rsid w:val="00806D40"/>
    <w:rsid w:val="0080736D"/>
    <w:rsid w:val="008076FB"/>
    <w:rsid w:val="008102A5"/>
    <w:rsid w:val="008104E3"/>
    <w:rsid w:val="00810FD8"/>
    <w:rsid w:val="0081410D"/>
    <w:rsid w:val="00815892"/>
    <w:rsid w:val="008175CE"/>
    <w:rsid w:val="00822BF9"/>
    <w:rsid w:val="00823AD2"/>
    <w:rsid w:val="0082416B"/>
    <w:rsid w:val="00825476"/>
    <w:rsid w:val="00825D28"/>
    <w:rsid w:val="00836682"/>
    <w:rsid w:val="00843434"/>
    <w:rsid w:val="00844073"/>
    <w:rsid w:val="008462F4"/>
    <w:rsid w:val="00851747"/>
    <w:rsid w:val="00860714"/>
    <w:rsid w:val="008621B8"/>
    <w:rsid w:val="008667C2"/>
    <w:rsid w:val="00867A94"/>
    <w:rsid w:val="00872656"/>
    <w:rsid w:val="00876F87"/>
    <w:rsid w:val="0087711E"/>
    <w:rsid w:val="008810DE"/>
    <w:rsid w:val="00884D97"/>
    <w:rsid w:val="00887365"/>
    <w:rsid w:val="00890389"/>
    <w:rsid w:val="00890E50"/>
    <w:rsid w:val="00894A94"/>
    <w:rsid w:val="0089527A"/>
    <w:rsid w:val="00895DA6"/>
    <w:rsid w:val="008A42E2"/>
    <w:rsid w:val="008A48A1"/>
    <w:rsid w:val="008A6435"/>
    <w:rsid w:val="008A66DB"/>
    <w:rsid w:val="008A77DB"/>
    <w:rsid w:val="008A7D34"/>
    <w:rsid w:val="008B05A7"/>
    <w:rsid w:val="008B71B4"/>
    <w:rsid w:val="008C1A5A"/>
    <w:rsid w:val="008C278A"/>
    <w:rsid w:val="008C4D58"/>
    <w:rsid w:val="008C7510"/>
    <w:rsid w:val="008D2B82"/>
    <w:rsid w:val="008D3C0F"/>
    <w:rsid w:val="008D59DC"/>
    <w:rsid w:val="008D5D59"/>
    <w:rsid w:val="008D69D3"/>
    <w:rsid w:val="008D7769"/>
    <w:rsid w:val="008E2E6B"/>
    <w:rsid w:val="008E5F71"/>
    <w:rsid w:val="008F00A7"/>
    <w:rsid w:val="008F218E"/>
    <w:rsid w:val="008F2527"/>
    <w:rsid w:val="008F68C4"/>
    <w:rsid w:val="0090008C"/>
    <w:rsid w:val="00902405"/>
    <w:rsid w:val="00903BE3"/>
    <w:rsid w:val="0091026C"/>
    <w:rsid w:val="00910589"/>
    <w:rsid w:val="00912781"/>
    <w:rsid w:val="009153DB"/>
    <w:rsid w:val="00916CA7"/>
    <w:rsid w:val="0091772E"/>
    <w:rsid w:val="00920147"/>
    <w:rsid w:val="0092221A"/>
    <w:rsid w:val="00922410"/>
    <w:rsid w:val="009225F0"/>
    <w:rsid w:val="0093017A"/>
    <w:rsid w:val="009354B7"/>
    <w:rsid w:val="00942538"/>
    <w:rsid w:val="00945819"/>
    <w:rsid w:val="00946198"/>
    <w:rsid w:val="0094621D"/>
    <w:rsid w:val="00950CCF"/>
    <w:rsid w:val="009519C2"/>
    <w:rsid w:val="00951A48"/>
    <w:rsid w:val="00952025"/>
    <w:rsid w:val="00957180"/>
    <w:rsid w:val="00960E5F"/>
    <w:rsid w:val="00962E1B"/>
    <w:rsid w:val="00966EDD"/>
    <w:rsid w:val="00967ABF"/>
    <w:rsid w:val="00970010"/>
    <w:rsid w:val="009704A1"/>
    <w:rsid w:val="00972463"/>
    <w:rsid w:val="00972E83"/>
    <w:rsid w:val="009752D9"/>
    <w:rsid w:val="009755F6"/>
    <w:rsid w:val="009763EC"/>
    <w:rsid w:val="00976A01"/>
    <w:rsid w:val="00976F8B"/>
    <w:rsid w:val="009777D1"/>
    <w:rsid w:val="00980542"/>
    <w:rsid w:val="00982A3C"/>
    <w:rsid w:val="00982A5D"/>
    <w:rsid w:val="009846D8"/>
    <w:rsid w:val="00984770"/>
    <w:rsid w:val="00985CE4"/>
    <w:rsid w:val="00986100"/>
    <w:rsid w:val="00986804"/>
    <w:rsid w:val="00987E10"/>
    <w:rsid w:val="009902E6"/>
    <w:rsid w:val="009902F4"/>
    <w:rsid w:val="00995F97"/>
    <w:rsid w:val="009A14ED"/>
    <w:rsid w:val="009A1E83"/>
    <w:rsid w:val="009A20A7"/>
    <w:rsid w:val="009A4900"/>
    <w:rsid w:val="009B0841"/>
    <w:rsid w:val="009B4B29"/>
    <w:rsid w:val="009B5270"/>
    <w:rsid w:val="009B5CFE"/>
    <w:rsid w:val="009B6178"/>
    <w:rsid w:val="009B70B0"/>
    <w:rsid w:val="009C0A89"/>
    <w:rsid w:val="009C0E16"/>
    <w:rsid w:val="009C145B"/>
    <w:rsid w:val="009C20FE"/>
    <w:rsid w:val="009C35CE"/>
    <w:rsid w:val="009C3EE3"/>
    <w:rsid w:val="009C4DA9"/>
    <w:rsid w:val="009C4E5F"/>
    <w:rsid w:val="009C7B52"/>
    <w:rsid w:val="009D047A"/>
    <w:rsid w:val="009D45F0"/>
    <w:rsid w:val="009D51E1"/>
    <w:rsid w:val="009D5247"/>
    <w:rsid w:val="009D5347"/>
    <w:rsid w:val="009D5E74"/>
    <w:rsid w:val="009E0EFB"/>
    <w:rsid w:val="009E2537"/>
    <w:rsid w:val="009E42CD"/>
    <w:rsid w:val="009E485C"/>
    <w:rsid w:val="009F29A4"/>
    <w:rsid w:val="009F7FAA"/>
    <w:rsid w:val="00A01523"/>
    <w:rsid w:val="00A01942"/>
    <w:rsid w:val="00A06327"/>
    <w:rsid w:val="00A0704F"/>
    <w:rsid w:val="00A1045B"/>
    <w:rsid w:val="00A116A1"/>
    <w:rsid w:val="00A116E6"/>
    <w:rsid w:val="00A14F70"/>
    <w:rsid w:val="00A20D96"/>
    <w:rsid w:val="00A23A3A"/>
    <w:rsid w:val="00A24651"/>
    <w:rsid w:val="00A2603D"/>
    <w:rsid w:val="00A321A8"/>
    <w:rsid w:val="00A327B5"/>
    <w:rsid w:val="00A3311B"/>
    <w:rsid w:val="00A33924"/>
    <w:rsid w:val="00A342EC"/>
    <w:rsid w:val="00A40225"/>
    <w:rsid w:val="00A41D56"/>
    <w:rsid w:val="00A41E98"/>
    <w:rsid w:val="00A42755"/>
    <w:rsid w:val="00A44940"/>
    <w:rsid w:val="00A44C57"/>
    <w:rsid w:val="00A44D7C"/>
    <w:rsid w:val="00A46C7A"/>
    <w:rsid w:val="00A47285"/>
    <w:rsid w:val="00A47E73"/>
    <w:rsid w:val="00A564CE"/>
    <w:rsid w:val="00A57A46"/>
    <w:rsid w:val="00A57BF8"/>
    <w:rsid w:val="00A61C0E"/>
    <w:rsid w:val="00A61CDF"/>
    <w:rsid w:val="00A64794"/>
    <w:rsid w:val="00A66AEB"/>
    <w:rsid w:val="00A71697"/>
    <w:rsid w:val="00A7272E"/>
    <w:rsid w:val="00A73D19"/>
    <w:rsid w:val="00A83310"/>
    <w:rsid w:val="00A83AD4"/>
    <w:rsid w:val="00A845C9"/>
    <w:rsid w:val="00A8615E"/>
    <w:rsid w:val="00A86A85"/>
    <w:rsid w:val="00A936BE"/>
    <w:rsid w:val="00A948B7"/>
    <w:rsid w:val="00A97D81"/>
    <w:rsid w:val="00AA0281"/>
    <w:rsid w:val="00AA58F4"/>
    <w:rsid w:val="00AA6DE2"/>
    <w:rsid w:val="00AB0DA4"/>
    <w:rsid w:val="00AB38EB"/>
    <w:rsid w:val="00AB4068"/>
    <w:rsid w:val="00AB452D"/>
    <w:rsid w:val="00AB4F18"/>
    <w:rsid w:val="00AB56BE"/>
    <w:rsid w:val="00AB572B"/>
    <w:rsid w:val="00AB6B1B"/>
    <w:rsid w:val="00AB7BA0"/>
    <w:rsid w:val="00AC09BE"/>
    <w:rsid w:val="00AC13B7"/>
    <w:rsid w:val="00AC36FA"/>
    <w:rsid w:val="00AC4ED0"/>
    <w:rsid w:val="00AC7D28"/>
    <w:rsid w:val="00AD064A"/>
    <w:rsid w:val="00AD129F"/>
    <w:rsid w:val="00AD25A8"/>
    <w:rsid w:val="00AD26DC"/>
    <w:rsid w:val="00AD2C36"/>
    <w:rsid w:val="00AD3046"/>
    <w:rsid w:val="00AD70CE"/>
    <w:rsid w:val="00AD7DE6"/>
    <w:rsid w:val="00AE38AD"/>
    <w:rsid w:val="00AE481E"/>
    <w:rsid w:val="00AE6FD9"/>
    <w:rsid w:val="00AF3717"/>
    <w:rsid w:val="00AF3DBF"/>
    <w:rsid w:val="00AF57C3"/>
    <w:rsid w:val="00AF60FF"/>
    <w:rsid w:val="00AF64E8"/>
    <w:rsid w:val="00AF68A6"/>
    <w:rsid w:val="00B00106"/>
    <w:rsid w:val="00B00624"/>
    <w:rsid w:val="00B00BEF"/>
    <w:rsid w:val="00B012D6"/>
    <w:rsid w:val="00B02B5B"/>
    <w:rsid w:val="00B02E6B"/>
    <w:rsid w:val="00B20127"/>
    <w:rsid w:val="00B22B11"/>
    <w:rsid w:val="00B25453"/>
    <w:rsid w:val="00B257E0"/>
    <w:rsid w:val="00B26735"/>
    <w:rsid w:val="00B32F13"/>
    <w:rsid w:val="00B33C69"/>
    <w:rsid w:val="00B35084"/>
    <w:rsid w:val="00B363D3"/>
    <w:rsid w:val="00B4038D"/>
    <w:rsid w:val="00B42A7D"/>
    <w:rsid w:val="00B44F75"/>
    <w:rsid w:val="00B46C57"/>
    <w:rsid w:val="00B5291E"/>
    <w:rsid w:val="00B61654"/>
    <w:rsid w:val="00B677A9"/>
    <w:rsid w:val="00B70C0E"/>
    <w:rsid w:val="00B719D9"/>
    <w:rsid w:val="00B75C2E"/>
    <w:rsid w:val="00B75DA0"/>
    <w:rsid w:val="00B769B4"/>
    <w:rsid w:val="00B837A1"/>
    <w:rsid w:val="00B83A19"/>
    <w:rsid w:val="00B84D85"/>
    <w:rsid w:val="00B84F2A"/>
    <w:rsid w:val="00B84F5F"/>
    <w:rsid w:val="00B864EA"/>
    <w:rsid w:val="00B874D6"/>
    <w:rsid w:val="00B90EA3"/>
    <w:rsid w:val="00B913F4"/>
    <w:rsid w:val="00B9162A"/>
    <w:rsid w:val="00B96C44"/>
    <w:rsid w:val="00B979BA"/>
    <w:rsid w:val="00B97A30"/>
    <w:rsid w:val="00B97BB9"/>
    <w:rsid w:val="00BB48D5"/>
    <w:rsid w:val="00BB4DB0"/>
    <w:rsid w:val="00BB6E6C"/>
    <w:rsid w:val="00BC08EF"/>
    <w:rsid w:val="00BC3273"/>
    <w:rsid w:val="00BD4500"/>
    <w:rsid w:val="00BD5C02"/>
    <w:rsid w:val="00BE1497"/>
    <w:rsid w:val="00BE2518"/>
    <w:rsid w:val="00BE2D98"/>
    <w:rsid w:val="00BE42C3"/>
    <w:rsid w:val="00BE6251"/>
    <w:rsid w:val="00BE6418"/>
    <w:rsid w:val="00BF2B19"/>
    <w:rsid w:val="00BF4258"/>
    <w:rsid w:val="00C028F3"/>
    <w:rsid w:val="00C0558B"/>
    <w:rsid w:val="00C06495"/>
    <w:rsid w:val="00C10DF5"/>
    <w:rsid w:val="00C178F4"/>
    <w:rsid w:val="00C17B0A"/>
    <w:rsid w:val="00C212CE"/>
    <w:rsid w:val="00C2614F"/>
    <w:rsid w:val="00C264DC"/>
    <w:rsid w:val="00C27C69"/>
    <w:rsid w:val="00C30BCE"/>
    <w:rsid w:val="00C344A4"/>
    <w:rsid w:val="00C35B01"/>
    <w:rsid w:val="00C36C33"/>
    <w:rsid w:val="00C370CD"/>
    <w:rsid w:val="00C37842"/>
    <w:rsid w:val="00C405F2"/>
    <w:rsid w:val="00C40A7B"/>
    <w:rsid w:val="00C4434A"/>
    <w:rsid w:val="00C4454C"/>
    <w:rsid w:val="00C4529D"/>
    <w:rsid w:val="00C45926"/>
    <w:rsid w:val="00C50F35"/>
    <w:rsid w:val="00C51898"/>
    <w:rsid w:val="00C531DB"/>
    <w:rsid w:val="00C53874"/>
    <w:rsid w:val="00C63CAC"/>
    <w:rsid w:val="00C65484"/>
    <w:rsid w:val="00C7081A"/>
    <w:rsid w:val="00C73AD3"/>
    <w:rsid w:val="00C81745"/>
    <w:rsid w:val="00C84B53"/>
    <w:rsid w:val="00C86383"/>
    <w:rsid w:val="00C86961"/>
    <w:rsid w:val="00C91300"/>
    <w:rsid w:val="00C920DF"/>
    <w:rsid w:val="00C92498"/>
    <w:rsid w:val="00CA445A"/>
    <w:rsid w:val="00CB0545"/>
    <w:rsid w:val="00CB0FC6"/>
    <w:rsid w:val="00CB1139"/>
    <w:rsid w:val="00CB116B"/>
    <w:rsid w:val="00CB1D0B"/>
    <w:rsid w:val="00CB2A8F"/>
    <w:rsid w:val="00CB2C26"/>
    <w:rsid w:val="00CB300C"/>
    <w:rsid w:val="00CB61E6"/>
    <w:rsid w:val="00CB66A7"/>
    <w:rsid w:val="00CC0883"/>
    <w:rsid w:val="00CC1B2E"/>
    <w:rsid w:val="00CC29B7"/>
    <w:rsid w:val="00CC2C70"/>
    <w:rsid w:val="00CC3ED7"/>
    <w:rsid w:val="00CC7373"/>
    <w:rsid w:val="00CC74D0"/>
    <w:rsid w:val="00CD1AAF"/>
    <w:rsid w:val="00CD1B73"/>
    <w:rsid w:val="00CD219E"/>
    <w:rsid w:val="00CD25D0"/>
    <w:rsid w:val="00CD2E3F"/>
    <w:rsid w:val="00CD37DA"/>
    <w:rsid w:val="00CD3BCE"/>
    <w:rsid w:val="00CD4B84"/>
    <w:rsid w:val="00CD4F43"/>
    <w:rsid w:val="00CD6B0A"/>
    <w:rsid w:val="00CE13F8"/>
    <w:rsid w:val="00CE4CF6"/>
    <w:rsid w:val="00CE595F"/>
    <w:rsid w:val="00CE617B"/>
    <w:rsid w:val="00CE62E2"/>
    <w:rsid w:val="00CF1D91"/>
    <w:rsid w:val="00CF2A10"/>
    <w:rsid w:val="00CF3DA3"/>
    <w:rsid w:val="00CF614F"/>
    <w:rsid w:val="00CF6B62"/>
    <w:rsid w:val="00CF7B14"/>
    <w:rsid w:val="00CF7D05"/>
    <w:rsid w:val="00D02B07"/>
    <w:rsid w:val="00D04D15"/>
    <w:rsid w:val="00D05349"/>
    <w:rsid w:val="00D05F6E"/>
    <w:rsid w:val="00D060B8"/>
    <w:rsid w:val="00D0749B"/>
    <w:rsid w:val="00D10DC9"/>
    <w:rsid w:val="00D1244E"/>
    <w:rsid w:val="00D1473A"/>
    <w:rsid w:val="00D176AA"/>
    <w:rsid w:val="00D21001"/>
    <w:rsid w:val="00D222BB"/>
    <w:rsid w:val="00D2355F"/>
    <w:rsid w:val="00D23B34"/>
    <w:rsid w:val="00D279F1"/>
    <w:rsid w:val="00D3008F"/>
    <w:rsid w:val="00D33245"/>
    <w:rsid w:val="00D345C2"/>
    <w:rsid w:val="00D37639"/>
    <w:rsid w:val="00D409E8"/>
    <w:rsid w:val="00D45BBC"/>
    <w:rsid w:val="00D46EE9"/>
    <w:rsid w:val="00D470BF"/>
    <w:rsid w:val="00D573B7"/>
    <w:rsid w:val="00D60466"/>
    <w:rsid w:val="00D60A67"/>
    <w:rsid w:val="00D67E98"/>
    <w:rsid w:val="00D67FB3"/>
    <w:rsid w:val="00D7012B"/>
    <w:rsid w:val="00D708CB"/>
    <w:rsid w:val="00D761A9"/>
    <w:rsid w:val="00D77B4A"/>
    <w:rsid w:val="00D86286"/>
    <w:rsid w:val="00D91562"/>
    <w:rsid w:val="00D93164"/>
    <w:rsid w:val="00D94AD9"/>
    <w:rsid w:val="00DA0A97"/>
    <w:rsid w:val="00DA1E76"/>
    <w:rsid w:val="00DA2D6D"/>
    <w:rsid w:val="00DA3663"/>
    <w:rsid w:val="00DB078E"/>
    <w:rsid w:val="00DB6585"/>
    <w:rsid w:val="00DC3286"/>
    <w:rsid w:val="00DC3F2C"/>
    <w:rsid w:val="00DC5443"/>
    <w:rsid w:val="00DD0975"/>
    <w:rsid w:val="00DD3646"/>
    <w:rsid w:val="00DE129D"/>
    <w:rsid w:val="00DE203E"/>
    <w:rsid w:val="00DE7630"/>
    <w:rsid w:val="00DF3170"/>
    <w:rsid w:val="00DF40D5"/>
    <w:rsid w:val="00DF43BD"/>
    <w:rsid w:val="00DF7A5B"/>
    <w:rsid w:val="00E0178E"/>
    <w:rsid w:val="00E03873"/>
    <w:rsid w:val="00E12020"/>
    <w:rsid w:val="00E13155"/>
    <w:rsid w:val="00E13414"/>
    <w:rsid w:val="00E1341E"/>
    <w:rsid w:val="00E136F4"/>
    <w:rsid w:val="00E15157"/>
    <w:rsid w:val="00E15363"/>
    <w:rsid w:val="00E158AB"/>
    <w:rsid w:val="00E16B6C"/>
    <w:rsid w:val="00E21BAE"/>
    <w:rsid w:val="00E30DCD"/>
    <w:rsid w:val="00E31778"/>
    <w:rsid w:val="00E31B4C"/>
    <w:rsid w:val="00E32A23"/>
    <w:rsid w:val="00E32ED1"/>
    <w:rsid w:val="00E3306A"/>
    <w:rsid w:val="00E335FD"/>
    <w:rsid w:val="00E341AB"/>
    <w:rsid w:val="00E362B1"/>
    <w:rsid w:val="00E3691D"/>
    <w:rsid w:val="00E372EB"/>
    <w:rsid w:val="00E37601"/>
    <w:rsid w:val="00E37EF4"/>
    <w:rsid w:val="00E408E5"/>
    <w:rsid w:val="00E40A51"/>
    <w:rsid w:val="00E41110"/>
    <w:rsid w:val="00E44588"/>
    <w:rsid w:val="00E448DE"/>
    <w:rsid w:val="00E467C9"/>
    <w:rsid w:val="00E47E43"/>
    <w:rsid w:val="00E52255"/>
    <w:rsid w:val="00E5250A"/>
    <w:rsid w:val="00E5288A"/>
    <w:rsid w:val="00E54F88"/>
    <w:rsid w:val="00E56861"/>
    <w:rsid w:val="00E56B60"/>
    <w:rsid w:val="00E609F0"/>
    <w:rsid w:val="00E66145"/>
    <w:rsid w:val="00E70F52"/>
    <w:rsid w:val="00E71556"/>
    <w:rsid w:val="00E716F5"/>
    <w:rsid w:val="00E71802"/>
    <w:rsid w:val="00E73FFA"/>
    <w:rsid w:val="00E76C5A"/>
    <w:rsid w:val="00E83879"/>
    <w:rsid w:val="00E907C1"/>
    <w:rsid w:val="00E9359D"/>
    <w:rsid w:val="00E9670B"/>
    <w:rsid w:val="00EA14B9"/>
    <w:rsid w:val="00EA42C7"/>
    <w:rsid w:val="00EA5066"/>
    <w:rsid w:val="00EA63BA"/>
    <w:rsid w:val="00EA7A42"/>
    <w:rsid w:val="00EB012E"/>
    <w:rsid w:val="00EB2673"/>
    <w:rsid w:val="00EB3EFB"/>
    <w:rsid w:val="00EB782C"/>
    <w:rsid w:val="00EC1030"/>
    <w:rsid w:val="00EC2628"/>
    <w:rsid w:val="00EC424D"/>
    <w:rsid w:val="00EC7B33"/>
    <w:rsid w:val="00ED041C"/>
    <w:rsid w:val="00ED15F5"/>
    <w:rsid w:val="00ED2682"/>
    <w:rsid w:val="00ED2E79"/>
    <w:rsid w:val="00EE3C92"/>
    <w:rsid w:val="00EE497E"/>
    <w:rsid w:val="00EE5B8D"/>
    <w:rsid w:val="00EE5F27"/>
    <w:rsid w:val="00EE645B"/>
    <w:rsid w:val="00EF0199"/>
    <w:rsid w:val="00EF4AB1"/>
    <w:rsid w:val="00EF50CC"/>
    <w:rsid w:val="00F01360"/>
    <w:rsid w:val="00F02D6A"/>
    <w:rsid w:val="00F03495"/>
    <w:rsid w:val="00F04297"/>
    <w:rsid w:val="00F0576F"/>
    <w:rsid w:val="00F22F0E"/>
    <w:rsid w:val="00F23A4D"/>
    <w:rsid w:val="00F326B6"/>
    <w:rsid w:val="00F327A5"/>
    <w:rsid w:val="00F37B53"/>
    <w:rsid w:val="00F45076"/>
    <w:rsid w:val="00F45196"/>
    <w:rsid w:val="00F45F20"/>
    <w:rsid w:val="00F50F4D"/>
    <w:rsid w:val="00F5374A"/>
    <w:rsid w:val="00F55339"/>
    <w:rsid w:val="00F5674D"/>
    <w:rsid w:val="00F63E25"/>
    <w:rsid w:val="00F64431"/>
    <w:rsid w:val="00F66A0B"/>
    <w:rsid w:val="00F71F41"/>
    <w:rsid w:val="00F7368C"/>
    <w:rsid w:val="00F739A9"/>
    <w:rsid w:val="00F77C5E"/>
    <w:rsid w:val="00F86FB9"/>
    <w:rsid w:val="00F86FC7"/>
    <w:rsid w:val="00F91311"/>
    <w:rsid w:val="00F927AD"/>
    <w:rsid w:val="00F93526"/>
    <w:rsid w:val="00F95F63"/>
    <w:rsid w:val="00FA1BA2"/>
    <w:rsid w:val="00FA35BA"/>
    <w:rsid w:val="00FA3673"/>
    <w:rsid w:val="00FA3B35"/>
    <w:rsid w:val="00FA4126"/>
    <w:rsid w:val="00FA4936"/>
    <w:rsid w:val="00FB51D9"/>
    <w:rsid w:val="00FB551D"/>
    <w:rsid w:val="00FB7AF6"/>
    <w:rsid w:val="00FC0E5B"/>
    <w:rsid w:val="00FC18E4"/>
    <w:rsid w:val="00FC6AEF"/>
    <w:rsid w:val="00FD0F14"/>
    <w:rsid w:val="00FD23CE"/>
    <w:rsid w:val="00FD6A74"/>
    <w:rsid w:val="00FE0127"/>
    <w:rsid w:val="00FE3C0A"/>
    <w:rsid w:val="00FE701A"/>
    <w:rsid w:val="00FE73B1"/>
    <w:rsid w:val="00FF11AB"/>
    <w:rsid w:val="00FF1526"/>
    <w:rsid w:val="00FF2972"/>
    <w:rsid w:val="00FF3EC8"/>
    <w:rsid w:val="00FF6121"/>
    <w:rsid w:val="00FF68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4F3D66"/>
  <w15:docId w15:val="{B6A8EEC4-9F4C-47FF-847C-2C94CA74B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0A89"/>
    <w:pPr>
      <w:widowControl w:val="0"/>
      <w:snapToGrid w:val="0"/>
      <w:spacing w:line="300" w:lineRule="auto"/>
      <w:ind w:firstLineChars="200" w:firstLine="200"/>
      <w:jc w:val="both"/>
    </w:pPr>
    <w:rPr>
      <w:kern w:val="2"/>
      <w:sz w:val="24"/>
      <w:szCs w:val="22"/>
    </w:rPr>
  </w:style>
  <w:style w:type="paragraph" w:styleId="1">
    <w:name w:val="heading 1"/>
    <w:basedOn w:val="a"/>
    <w:next w:val="a"/>
    <w:link w:val="10"/>
    <w:uiPriority w:val="9"/>
    <w:qFormat/>
    <w:rsid w:val="00A321A8"/>
    <w:pPr>
      <w:keepNext/>
      <w:keepLines/>
      <w:spacing w:after="220" w:line="360" w:lineRule="auto"/>
      <w:jc w:val="center"/>
      <w:outlineLvl w:val="0"/>
    </w:pPr>
    <w:rPr>
      <w:rFonts w:eastAsia="黑体"/>
      <w:bCs/>
      <w:kern w:val="44"/>
      <w:sz w:val="30"/>
      <w:szCs w:val="44"/>
    </w:rPr>
  </w:style>
  <w:style w:type="paragraph" w:styleId="2">
    <w:name w:val="heading 2"/>
    <w:basedOn w:val="a"/>
    <w:next w:val="a"/>
    <w:link w:val="20"/>
    <w:uiPriority w:val="9"/>
    <w:unhideWhenUsed/>
    <w:qFormat/>
    <w:rsid w:val="008A7D34"/>
    <w:pPr>
      <w:keepNext/>
      <w:keepLines/>
      <w:spacing w:beforeLines="50" w:before="50" w:line="360" w:lineRule="auto"/>
      <w:outlineLvl w:val="1"/>
    </w:pPr>
    <w:rPr>
      <w:rFonts w:ascii="Cambria" w:eastAsia="黑体" w:hAnsi="Cambria"/>
      <w:bCs/>
      <w:sz w:val="28"/>
      <w:szCs w:val="32"/>
    </w:rPr>
  </w:style>
  <w:style w:type="paragraph" w:styleId="3">
    <w:name w:val="heading 3"/>
    <w:basedOn w:val="a"/>
    <w:next w:val="a"/>
    <w:link w:val="30"/>
    <w:uiPriority w:val="9"/>
    <w:unhideWhenUsed/>
    <w:qFormat/>
    <w:rsid w:val="00763982"/>
    <w:pPr>
      <w:keepNext/>
      <w:keepLines/>
      <w:spacing w:beforeLines="50" w:before="50" w:line="360" w:lineRule="auto"/>
      <w:outlineLvl w:val="2"/>
    </w:pPr>
    <w:rPr>
      <w:rFonts w:eastAsia="黑体"/>
      <w:bCs/>
      <w:szCs w:val="32"/>
    </w:rPr>
  </w:style>
  <w:style w:type="paragraph" w:styleId="4">
    <w:name w:val="heading 4"/>
    <w:basedOn w:val="a"/>
    <w:next w:val="a"/>
    <w:link w:val="40"/>
    <w:uiPriority w:val="9"/>
    <w:unhideWhenUsed/>
    <w:qFormat/>
    <w:rsid w:val="009A14E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876F87"/>
    <w:pPr>
      <w:pBdr>
        <w:bottom w:val="single" w:sz="6" w:space="1" w:color="auto"/>
      </w:pBdr>
      <w:tabs>
        <w:tab w:val="center" w:pos="4153"/>
        <w:tab w:val="right" w:pos="8306"/>
      </w:tabs>
      <w:jc w:val="center"/>
    </w:pPr>
    <w:rPr>
      <w:sz w:val="18"/>
      <w:szCs w:val="18"/>
    </w:rPr>
  </w:style>
  <w:style w:type="character" w:customStyle="1" w:styleId="a4">
    <w:name w:val="页眉 字符"/>
    <w:link w:val="a3"/>
    <w:uiPriority w:val="99"/>
    <w:rsid w:val="00876F87"/>
    <w:rPr>
      <w:sz w:val="18"/>
      <w:szCs w:val="18"/>
    </w:rPr>
  </w:style>
  <w:style w:type="paragraph" w:styleId="a5">
    <w:name w:val="footer"/>
    <w:basedOn w:val="a"/>
    <w:link w:val="a6"/>
    <w:uiPriority w:val="99"/>
    <w:unhideWhenUsed/>
    <w:rsid w:val="00876F87"/>
    <w:pPr>
      <w:tabs>
        <w:tab w:val="center" w:pos="4153"/>
        <w:tab w:val="right" w:pos="8306"/>
      </w:tabs>
      <w:jc w:val="left"/>
    </w:pPr>
    <w:rPr>
      <w:sz w:val="18"/>
      <w:szCs w:val="18"/>
    </w:rPr>
  </w:style>
  <w:style w:type="character" w:customStyle="1" w:styleId="a6">
    <w:name w:val="页脚 字符"/>
    <w:link w:val="a5"/>
    <w:uiPriority w:val="99"/>
    <w:rsid w:val="00876F87"/>
    <w:rPr>
      <w:sz w:val="18"/>
      <w:szCs w:val="18"/>
    </w:rPr>
  </w:style>
  <w:style w:type="paragraph" w:styleId="a7">
    <w:name w:val="Balloon Text"/>
    <w:basedOn w:val="a"/>
    <w:link w:val="a8"/>
    <w:uiPriority w:val="99"/>
    <w:semiHidden/>
    <w:unhideWhenUsed/>
    <w:rsid w:val="007B2171"/>
    <w:rPr>
      <w:sz w:val="18"/>
      <w:szCs w:val="18"/>
    </w:rPr>
  </w:style>
  <w:style w:type="character" w:customStyle="1" w:styleId="a8">
    <w:name w:val="批注框文本 字符"/>
    <w:link w:val="a7"/>
    <w:uiPriority w:val="99"/>
    <w:semiHidden/>
    <w:rsid w:val="007B2171"/>
    <w:rPr>
      <w:sz w:val="18"/>
      <w:szCs w:val="18"/>
    </w:rPr>
  </w:style>
  <w:style w:type="character" w:styleId="a9">
    <w:name w:val="Placeholder Text"/>
    <w:uiPriority w:val="99"/>
    <w:semiHidden/>
    <w:rsid w:val="00F927AD"/>
    <w:rPr>
      <w:color w:val="808080"/>
    </w:rPr>
  </w:style>
  <w:style w:type="paragraph" w:styleId="aa">
    <w:name w:val="Date"/>
    <w:basedOn w:val="a"/>
    <w:next w:val="a"/>
    <w:link w:val="ab"/>
    <w:uiPriority w:val="99"/>
    <w:semiHidden/>
    <w:unhideWhenUsed/>
    <w:rsid w:val="001A06B2"/>
    <w:pPr>
      <w:ind w:leftChars="2500" w:left="100"/>
    </w:pPr>
  </w:style>
  <w:style w:type="character" w:customStyle="1" w:styleId="ab">
    <w:name w:val="日期 字符"/>
    <w:link w:val="aa"/>
    <w:uiPriority w:val="99"/>
    <w:semiHidden/>
    <w:rsid w:val="001A06B2"/>
    <w:rPr>
      <w:kern w:val="2"/>
      <w:sz w:val="21"/>
      <w:szCs w:val="22"/>
    </w:rPr>
  </w:style>
  <w:style w:type="character" w:customStyle="1" w:styleId="10">
    <w:name w:val="标题 1 字符"/>
    <w:link w:val="1"/>
    <w:uiPriority w:val="9"/>
    <w:rsid w:val="00A321A8"/>
    <w:rPr>
      <w:rFonts w:eastAsia="黑体"/>
      <w:bCs/>
      <w:kern w:val="44"/>
      <w:sz w:val="30"/>
      <w:szCs w:val="44"/>
    </w:rPr>
  </w:style>
  <w:style w:type="character" w:customStyle="1" w:styleId="20">
    <w:name w:val="标题 2 字符"/>
    <w:link w:val="2"/>
    <w:uiPriority w:val="9"/>
    <w:rsid w:val="008A7D34"/>
    <w:rPr>
      <w:rFonts w:ascii="Cambria" w:eastAsia="黑体" w:hAnsi="Cambria" w:cs="Times New Roman"/>
      <w:bCs/>
      <w:kern w:val="2"/>
      <w:sz w:val="28"/>
      <w:szCs w:val="32"/>
    </w:rPr>
  </w:style>
  <w:style w:type="character" w:customStyle="1" w:styleId="30">
    <w:name w:val="标题 3 字符"/>
    <w:link w:val="3"/>
    <w:uiPriority w:val="9"/>
    <w:rsid w:val="00763982"/>
    <w:rPr>
      <w:rFonts w:eastAsia="黑体"/>
      <w:bCs/>
      <w:kern w:val="2"/>
      <w:sz w:val="24"/>
      <w:szCs w:val="32"/>
    </w:rPr>
  </w:style>
  <w:style w:type="character" w:styleId="ac">
    <w:name w:val="Hyperlink"/>
    <w:uiPriority w:val="99"/>
    <w:unhideWhenUsed/>
    <w:rsid w:val="007115A9"/>
    <w:rPr>
      <w:color w:val="0000FF"/>
      <w:u w:val="single"/>
    </w:rPr>
  </w:style>
  <w:style w:type="paragraph" w:customStyle="1" w:styleId="Default">
    <w:name w:val="Default"/>
    <w:rsid w:val="00C27C69"/>
    <w:pPr>
      <w:widowControl w:val="0"/>
      <w:autoSpaceDE w:val="0"/>
      <w:autoSpaceDN w:val="0"/>
      <w:adjustRightInd w:val="0"/>
    </w:pPr>
    <w:rPr>
      <w:rFonts w:ascii="宋体" w:cs="宋体"/>
      <w:color w:val="000000"/>
      <w:kern w:val="2"/>
      <w:sz w:val="24"/>
      <w:szCs w:val="24"/>
    </w:rPr>
  </w:style>
  <w:style w:type="paragraph" w:customStyle="1" w:styleId="ad">
    <w:name w:val="报告正文"/>
    <w:basedOn w:val="a"/>
    <w:link w:val="Char2"/>
    <w:rsid w:val="003557E6"/>
    <w:pPr>
      <w:snapToGrid/>
      <w:spacing w:line="360" w:lineRule="auto"/>
    </w:pPr>
    <w:rPr>
      <w:rFonts w:ascii="Century" w:hAnsi="Century"/>
      <w:szCs w:val="24"/>
    </w:rPr>
  </w:style>
  <w:style w:type="character" w:customStyle="1" w:styleId="Char2">
    <w:name w:val="报告正文 Char2"/>
    <w:link w:val="ad"/>
    <w:rsid w:val="003557E6"/>
    <w:rPr>
      <w:rFonts w:ascii="Century" w:hAnsi="Century"/>
      <w:kern w:val="2"/>
      <w:sz w:val="24"/>
      <w:szCs w:val="24"/>
    </w:rPr>
  </w:style>
  <w:style w:type="paragraph" w:styleId="ae">
    <w:name w:val="Body Text"/>
    <w:basedOn w:val="a"/>
    <w:link w:val="af"/>
    <w:rsid w:val="00CB116B"/>
    <w:pPr>
      <w:snapToGrid/>
      <w:spacing w:line="0" w:lineRule="atLeast"/>
      <w:ind w:firstLineChars="0" w:firstLine="0"/>
    </w:pPr>
    <w:rPr>
      <w:sz w:val="21"/>
      <w:szCs w:val="20"/>
    </w:rPr>
  </w:style>
  <w:style w:type="character" w:customStyle="1" w:styleId="af">
    <w:name w:val="正文文本 字符"/>
    <w:link w:val="ae"/>
    <w:rsid w:val="00CB116B"/>
    <w:rPr>
      <w:rFonts w:ascii="Times New Roman" w:hAnsi="Times New Roman"/>
      <w:kern w:val="2"/>
      <w:sz w:val="21"/>
    </w:rPr>
  </w:style>
  <w:style w:type="paragraph" w:customStyle="1" w:styleId="ssltext1">
    <w:name w:val="ssltext1"/>
    <w:basedOn w:val="a"/>
    <w:link w:val="ssltext1Char"/>
    <w:rsid w:val="00F7368C"/>
    <w:pPr>
      <w:snapToGrid/>
      <w:spacing w:line="440" w:lineRule="atLeast"/>
      <w:ind w:firstLineChars="0" w:firstLine="510"/>
    </w:pPr>
    <w:rPr>
      <w:szCs w:val="20"/>
    </w:rPr>
  </w:style>
  <w:style w:type="character" w:customStyle="1" w:styleId="ssltext1Char">
    <w:name w:val="ssltext1 Char"/>
    <w:link w:val="ssltext1"/>
    <w:rsid w:val="00F7368C"/>
    <w:rPr>
      <w:rFonts w:ascii="Times New Roman" w:hAnsi="Times New Roman"/>
      <w:kern w:val="2"/>
      <w:sz w:val="24"/>
    </w:rPr>
  </w:style>
  <w:style w:type="paragraph" w:customStyle="1" w:styleId="af0">
    <w:name w:val="图表名"/>
    <w:basedOn w:val="a"/>
    <w:next w:val="ad"/>
    <w:link w:val="Char"/>
    <w:rsid w:val="00062382"/>
    <w:pPr>
      <w:snapToGrid/>
      <w:spacing w:line="400" w:lineRule="exact"/>
      <w:ind w:firstLineChars="0" w:firstLine="0"/>
      <w:jc w:val="center"/>
    </w:pPr>
    <w:rPr>
      <w:rFonts w:ascii="黑体" w:eastAsia="黑体"/>
      <w:sz w:val="21"/>
      <w:szCs w:val="20"/>
    </w:rPr>
  </w:style>
  <w:style w:type="character" w:customStyle="1" w:styleId="Char">
    <w:name w:val="图表名 Char"/>
    <w:link w:val="af0"/>
    <w:rsid w:val="00062382"/>
    <w:rPr>
      <w:rFonts w:ascii="黑体" w:eastAsia="黑体" w:hAnsi="Times New Roman"/>
      <w:kern w:val="2"/>
      <w:sz w:val="21"/>
    </w:rPr>
  </w:style>
  <w:style w:type="paragraph" w:styleId="af1">
    <w:name w:val="Plain Text"/>
    <w:aliases w:val="普通文字 Char Char Char,普通文字 Char Char Char Char Char Char Char Char,普通文字 Char Char Char Char Char Char Char Char Char C,普通文字,普通文字 Char,纯文本 Char Char,普通文字 Char Char Char Char Char Char Char Char Char Char Char Char Char"/>
    <w:basedOn w:val="a"/>
    <w:link w:val="af2"/>
    <w:rsid w:val="00AA6DE2"/>
    <w:pPr>
      <w:snapToGrid/>
      <w:spacing w:line="240" w:lineRule="auto"/>
      <w:ind w:firstLineChars="0" w:firstLine="0"/>
    </w:pPr>
    <w:rPr>
      <w:rFonts w:ascii="宋体" w:hAnsi="Courier New"/>
      <w:sz w:val="21"/>
      <w:szCs w:val="20"/>
    </w:rPr>
  </w:style>
  <w:style w:type="character" w:customStyle="1" w:styleId="Char0">
    <w:name w:val="纯文本 Char"/>
    <w:uiPriority w:val="99"/>
    <w:semiHidden/>
    <w:rsid w:val="00AA6DE2"/>
    <w:rPr>
      <w:rFonts w:ascii="宋体" w:hAnsi="Courier New" w:cs="Courier New"/>
      <w:kern w:val="2"/>
      <w:sz w:val="21"/>
      <w:szCs w:val="21"/>
    </w:rPr>
  </w:style>
  <w:style w:type="character" w:customStyle="1" w:styleId="af2">
    <w:name w:val="纯文本 字符"/>
    <w:aliases w:val="普通文字 Char Char Char 字符,普通文字 Char Char Char Char Char Char Char Char 字符,普通文字 Char Char Char Char Char Char Char Char Char C 字符,普通文字 字符,普通文字 Char 字符,纯文本 Char Char 字符,普通文字 Char Char Char Char Char Char Char Char Char Char Char Char Char 字符"/>
    <w:link w:val="af1"/>
    <w:rsid w:val="00AA6DE2"/>
    <w:rPr>
      <w:rFonts w:ascii="宋体" w:hAnsi="Courier New"/>
      <w:kern w:val="2"/>
      <w:sz w:val="21"/>
    </w:rPr>
  </w:style>
  <w:style w:type="paragraph" w:styleId="31">
    <w:name w:val="Body Text Indent 3"/>
    <w:basedOn w:val="a"/>
    <w:link w:val="32"/>
    <w:uiPriority w:val="99"/>
    <w:semiHidden/>
    <w:unhideWhenUsed/>
    <w:rsid w:val="00455F39"/>
    <w:pPr>
      <w:spacing w:after="120"/>
      <w:ind w:leftChars="200" w:left="420"/>
    </w:pPr>
    <w:rPr>
      <w:sz w:val="16"/>
      <w:szCs w:val="16"/>
    </w:rPr>
  </w:style>
  <w:style w:type="character" w:customStyle="1" w:styleId="32">
    <w:name w:val="正文文本缩进 3 字符"/>
    <w:link w:val="31"/>
    <w:uiPriority w:val="99"/>
    <w:semiHidden/>
    <w:rsid w:val="00455F39"/>
    <w:rPr>
      <w:kern w:val="2"/>
      <w:sz w:val="16"/>
      <w:szCs w:val="16"/>
    </w:rPr>
  </w:style>
  <w:style w:type="table" w:styleId="af3">
    <w:name w:val="Table Grid"/>
    <w:basedOn w:val="a1"/>
    <w:uiPriority w:val="59"/>
    <w:rsid w:val="00D210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Normal (Web)"/>
    <w:basedOn w:val="a"/>
    <w:uiPriority w:val="99"/>
    <w:semiHidden/>
    <w:unhideWhenUsed/>
    <w:rsid w:val="00806D40"/>
    <w:pPr>
      <w:widowControl/>
      <w:snapToGrid/>
      <w:spacing w:before="100" w:beforeAutospacing="1" w:after="100" w:afterAutospacing="1" w:line="240" w:lineRule="auto"/>
      <w:ind w:firstLineChars="0" w:firstLine="0"/>
      <w:jc w:val="left"/>
    </w:pPr>
    <w:rPr>
      <w:rFonts w:ascii="宋体" w:hAnsi="宋体" w:cs="宋体"/>
      <w:kern w:val="0"/>
      <w:szCs w:val="24"/>
    </w:rPr>
  </w:style>
  <w:style w:type="character" w:styleId="af5">
    <w:name w:val="page number"/>
    <w:basedOn w:val="a0"/>
    <w:rsid w:val="006317CA"/>
  </w:style>
  <w:style w:type="character" w:styleId="af6">
    <w:name w:val="annotation reference"/>
    <w:basedOn w:val="a0"/>
    <w:uiPriority w:val="99"/>
    <w:semiHidden/>
    <w:unhideWhenUsed/>
    <w:rsid w:val="00E30DCD"/>
    <w:rPr>
      <w:sz w:val="21"/>
      <w:szCs w:val="21"/>
    </w:rPr>
  </w:style>
  <w:style w:type="paragraph" w:styleId="af7">
    <w:name w:val="annotation text"/>
    <w:basedOn w:val="a"/>
    <w:link w:val="af8"/>
    <w:uiPriority w:val="99"/>
    <w:semiHidden/>
    <w:unhideWhenUsed/>
    <w:rsid w:val="00E30DCD"/>
    <w:pPr>
      <w:jc w:val="left"/>
    </w:pPr>
  </w:style>
  <w:style w:type="character" w:customStyle="1" w:styleId="af8">
    <w:name w:val="批注文字 字符"/>
    <w:basedOn w:val="a0"/>
    <w:link w:val="af7"/>
    <w:uiPriority w:val="99"/>
    <w:semiHidden/>
    <w:rsid w:val="00E30DCD"/>
    <w:rPr>
      <w:kern w:val="2"/>
      <w:sz w:val="24"/>
      <w:szCs w:val="22"/>
    </w:rPr>
  </w:style>
  <w:style w:type="paragraph" w:styleId="af9">
    <w:name w:val="annotation subject"/>
    <w:basedOn w:val="af7"/>
    <w:next w:val="af7"/>
    <w:link w:val="afa"/>
    <w:uiPriority w:val="99"/>
    <w:semiHidden/>
    <w:unhideWhenUsed/>
    <w:rsid w:val="00E30DCD"/>
    <w:rPr>
      <w:b/>
      <w:bCs/>
    </w:rPr>
  </w:style>
  <w:style w:type="character" w:customStyle="1" w:styleId="afa">
    <w:name w:val="批注主题 字符"/>
    <w:basedOn w:val="af8"/>
    <w:link w:val="af9"/>
    <w:uiPriority w:val="99"/>
    <w:semiHidden/>
    <w:rsid w:val="00E30DCD"/>
    <w:rPr>
      <w:b/>
      <w:bCs/>
      <w:kern w:val="2"/>
      <w:sz w:val="24"/>
      <w:szCs w:val="22"/>
    </w:rPr>
  </w:style>
  <w:style w:type="paragraph" w:styleId="afb">
    <w:name w:val="endnote text"/>
    <w:basedOn w:val="a"/>
    <w:link w:val="afc"/>
    <w:uiPriority w:val="99"/>
    <w:semiHidden/>
    <w:unhideWhenUsed/>
    <w:rsid w:val="009D45F0"/>
    <w:pPr>
      <w:jc w:val="left"/>
    </w:pPr>
  </w:style>
  <w:style w:type="character" w:customStyle="1" w:styleId="afc">
    <w:name w:val="尾注文本 字符"/>
    <w:basedOn w:val="a0"/>
    <w:link w:val="afb"/>
    <w:uiPriority w:val="99"/>
    <w:semiHidden/>
    <w:rsid w:val="009D45F0"/>
    <w:rPr>
      <w:kern w:val="2"/>
      <w:sz w:val="24"/>
      <w:szCs w:val="22"/>
    </w:rPr>
  </w:style>
  <w:style w:type="character" w:styleId="afd">
    <w:name w:val="endnote reference"/>
    <w:basedOn w:val="a0"/>
    <w:uiPriority w:val="99"/>
    <w:semiHidden/>
    <w:unhideWhenUsed/>
    <w:rsid w:val="009D45F0"/>
    <w:rPr>
      <w:vertAlign w:val="superscript"/>
    </w:rPr>
  </w:style>
  <w:style w:type="paragraph" w:styleId="afe">
    <w:name w:val="footnote text"/>
    <w:basedOn w:val="a"/>
    <w:link w:val="aff"/>
    <w:uiPriority w:val="99"/>
    <w:semiHidden/>
    <w:unhideWhenUsed/>
    <w:rsid w:val="009D45F0"/>
    <w:pPr>
      <w:jc w:val="left"/>
    </w:pPr>
    <w:rPr>
      <w:sz w:val="18"/>
      <w:szCs w:val="18"/>
    </w:rPr>
  </w:style>
  <w:style w:type="character" w:customStyle="1" w:styleId="aff">
    <w:name w:val="脚注文本 字符"/>
    <w:basedOn w:val="a0"/>
    <w:link w:val="afe"/>
    <w:uiPriority w:val="99"/>
    <w:semiHidden/>
    <w:rsid w:val="009D45F0"/>
    <w:rPr>
      <w:kern w:val="2"/>
      <w:sz w:val="18"/>
      <w:szCs w:val="18"/>
    </w:rPr>
  </w:style>
  <w:style w:type="character" w:styleId="aff0">
    <w:name w:val="footnote reference"/>
    <w:basedOn w:val="a0"/>
    <w:uiPriority w:val="99"/>
    <w:semiHidden/>
    <w:unhideWhenUsed/>
    <w:rsid w:val="009D45F0"/>
    <w:rPr>
      <w:vertAlign w:val="superscript"/>
    </w:rPr>
  </w:style>
  <w:style w:type="paragraph" w:styleId="aff1">
    <w:name w:val="Bibliography"/>
    <w:basedOn w:val="a"/>
    <w:next w:val="a"/>
    <w:uiPriority w:val="37"/>
    <w:unhideWhenUsed/>
    <w:rsid w:val="00E21BAE"/>
  </w:style>
  <w:style w:type="character" w:styleId="aff2">
    <w:name w:val="Unresolved Mention"/>
    <w:basedOn w:val="a0"/>
    <w:uiPriority w:val="99"/>
    <w:semiHidden/>
    <w:unhideWhenUsed/>
    <w:rsid w:val="00345FF1"/>
    <w:rPr>
      <w:color w:val="605E5C"/>
      <w:shd w:val="clear" w:color="auto" w:fill="E1DFDD"/>
    </w:rPr>
  </w:style>
  <w:style w:type="paragraph" w:styleId="aff3">
    <w:name w:val="List Paragraph"/>
    <w:basedOn w:val="a"/>
    <w:uiPriority w:val="34"/>
    <w:qFormat/>
    <w:rsid w:val="00A64794"/>
    <w:pPr>
      <w:ind w:firstLine="420"/>
    </w:pPr>
  </w:style>
  <w:style w:type="character" w:customStyle="1" w:styleId="40">
    <w:name w:val="标题 4 字符"/>
    <w:basedOn w:val="a0"/>
    <w:link w:val="4"/>
    <w:uiPriority w:val="9"/>
    <w:rsid w:val="009A14ED"/>
    <w:rPr>
      <w:rFonts w:asciiTheme="majorHAnsi" w:eastAsiaTheme="majorEastAsia" w:hAnsiTheme="majorHAnsi" w:cstheme="majorBidi"/>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114651">
      <w:bodyDiv w:val="1"/>
      <w:marLeft w:val="0"/>
      <w:marRight w:val="0"/>
      <w:marTop w:val="0"/>
      <w:marBottom w:val="0"/>
      <w:divBdr>
        <w:top w:val="none" w:sz="0" w:space="0" w:color="auto"/>
        <w:left w:val="none" w:sz="0" w:space="0" w:color="auto"/>
        <w:bottom w:val="none" w:sz="0" w:space="0" w:color="auto"/>
        <w:right w:val="none" w:sz="0" w:space="0" w:color="auto"/>
      </w:divBdr>
    </w:div>
    <w:div w:id="874003449">
      <w:bodyDiv w:val="1"/>
      <w:marLeft w:val="0"/>
      <w:marRight w:val="0"/>
      <w:marTop w:val="0"/>
      <w:marBottom w:val="0"/>
      <w:divBdr>
        <w:top w:val="none" w:sz="0" w:space="0" w:color="auto"/>
        <w:left w:val="none" w:sz="0" w:space="0" w:color="auto"/>
        <w:bottom w:val="none" w:sz="0" w:space="0" w:color="auto"/>
        <w:right w:val="none" w:sz="0" w:space="0" w:color="auto"/>
      </w:divBdr>
    </w:div>
    <w:div w:id="1417553608">
      <w:bodyDiv w:val="1"/>
      <w:marLeft w:val="0"/>
      <w:marRight w:val="0"/>
      <w:marTop w:val="0"/>
      <w:marBottom w:val="0"/>
      <w:divBdr>
        <w:top w:val="none" w:sz="0" w:space="0" w:color="auto"/>
        <w:left w:val="none" w:sz="0" w:space="0" w:color="auto"/>
        <w:bottom w:val="none" w:sz="0" w:space="0" w:color="auto"/>
        <w:right w:val="none" w:sz="0" w:space="0" w:color="auto"/>
      </w:divBdr>
    </w:div>
    <w:div w:id="1722365812">
      <w:bodyDiv w:val="1"/>
      <w:marLeft w:val="0"/>
      <w:marRight w:val="0"/>
      <w:marTop w:val="0"/>
      <w:marBottom w:val="0"/>
      <w:divBdr>
        <w:top w:val="none" w:sz="0" w:space="0" w:color="auto"/>
        <w:left w:val="none" w:sz="0" w:space="0" w:color="auto"/>
        <w:bottom w:val="none" w:sz="0" w:space="0" w:color="auto"/>
        <w:right w:val="none" w:sz="0" w:space="0" w:color="auto"/>
      </w:divBdr>
    </w:div>
    <w:div w:id="2094741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A674417-A57B-4721-A343-7DE1C59C6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4</TotalTime>
  <Pages>9</Pages>
  <Words>512</Words>
  <Characters>2925</Characters>
  <Application>Microsoft Office Word</Application>
  <DocSecurity>0</DocSecurity>
  <Lines>24</Lines>
  <Paragraphs>6</Paragraphs>
  <ScaleCrop>false</ScaleCrop>
  <Company/>
  <LinksUpToDate>false</LinksUpToDate>
  <CharactersWithSpaces>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sh</dc:creator>
  <dc:description>NE.Ref</dc:description>
  <cp:lastModifiedBy>wan xujie</cp:lastModifiedBy>
  <cp:revision>13</cp:revision>
  <dcterms:created xsi:type="dcterms:W3CDTF">2023-01-05T08:46:00Z</dcterms:created>
  <dcterms:modified xsi:type="dcterms:W3CDTF">2023-01-1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RLQn7HqL"/&gt;&lt;style id="http://www.zotero.org/styles/china-national-standard-gb-t-7714-2015-note" hasBibliography="1" bibliographyStyleHasBeenSet="1"/&gt;&lt;prefs&gt;&lt;pref name="fieldType" value="Field"/&gt;&lt;</vt:lpwstr>
  </property>
  <property fmtid="{D5CDD505-2E9C-101B-9397-08002B2CF9AE}" pid="3" name="ZOTERO_PREF_2">
    <vt:lpwstr>pref name="automaticJournalAbbreviations" value="true"/&gt;&lt;pref name="noteType" value="2"/&gt;&lt;/prefs&gt;&lt;/data&gt;</vt:lpwstr>
  </property>
</Properties>
</file>